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30BD46" w14:textId="45E1A2BD" w:rsidR="004F3F38" w:rsidRPr="00961B16" w:rsidRDefault="00F43CCE" w:rsidP="004F142C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961B1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A genome-wide association </w:t>
      </w:r>
      <w:r w:rsidR="00E3409A" w:rsidRPr="00961B1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study </w:t>
      </w:r>
      <w:r w:rsidRPr="00961B16">
        <w:rPr>
          <w:rFonts w:ascii="Times New Roman" w:hAnsi="Times New Roman" w:cs="Times New Roman"/>
          <w:b/>
          <w:bCs/>
          <w:sz w:val="24"/>
          <w:szCs w:val="24"/>
          <w:lang w:val="en-GB"/>
        </w:rPr>
        <w:t>of IgM ant</w:t>
      </w:r>
      <w:r w:rsidR="00A7614C" w:rsidRPr="00961B16">
        <w:rPr>
          <w:rFonts w:ascii="Times New Roman" w:hAnsi="Times New Roman" w:cs="Times New Roman"/>
          <w:b/>
          <w:bCs/>
          <w:sz w:val="24"/>
          <w:szCs w:val="24"/>
          <w:lang w:val="en-GB"/>
        </w:rPr>
        <w:t>i</w:t>
      </w:r>
      <w:r w:rsidR="008B1647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body against phosphorylcholine: </w:t>
      </w:r>
      <w:r w:rsidR="00A7614C" w:rsidRPr="00961B1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shared genetics and phenotypic </w:t>
      </w:r>
      <w:r w:rsidR="00CE073E" w:rsidRPr="00961B16">
        <w:rPr>
          <w:rFonts w:ascii="Times New Roman" w:hAnsi="Times New Roman" w:cs="Times New Roman"/>
          <w:b/>
          <w:bCs/>
          <w:sz w:val="24"/>
          <w:szCs w:val="24"/>
          <w:lang w:val="en-GB"/>
        </w:rPr>
        <w:t>relation</w:t>
      </w:r>
      <w:r w:rsidR="008F619B" w:rsidRPr="00961B1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to</w:t>
      </w:r>
      <w:r w:rsidR="00A7614C" w:rsidRPr="00961B1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chronic lymphocytic leukemia</w:t>
      </w:r>
    </w:p>
    <w:p w14:paraId="371E4CAC" w14:textId="77777777" w:rsidR="00CF27CC" w:rsidRPr="00B27F71" w:rsidRDefault="00CF27CC" w:rsidP="008C5A50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352E36D6" w14:textId="0AAD7531" w:rsidR="00C927EF" w:rsidRPr="00B27F71" w:rsidRDefault="00C927EF" w:rsidP="008C5A50">
      <w:pPr>
        <w:spacing w:after="0" w:line="240" w:lineRule="auto"/>
        <w:jc w:val="both"/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</w:pP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Xu Chen</w:t>
      </w:r>
      <w:r w:rsidR="00CF27CC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Stefan Gustafsso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2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Thomas Whitingto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Yan Borné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3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Erik Lorentze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4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Jitong Su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5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Peter Almgre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3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Jun Su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5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Robert Karlsso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Jie Song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Yi Lu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,6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Yiqiang Zha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Sara Hägg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</w:t>
      </w:r>
      <w:r w:rsidRPr="00B27F7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Per Svensso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7,8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Karin E. Smedby</w:t>
      </w:r>
      <w:r w:rsidR="005F68F6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9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Susan L. Slager</w:t>
      </w:r>
      <w:r w:rsidR="005F68F6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0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Erik Ingelsson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2,11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Cecilia M. Lindgren</w:t>
      </w:r>
      <w:r w:rsidR="00F9692E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2,13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Andrew P. Morris</w:t>
      </w:r>
      <w:r w:rsidR="00F9692E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2,14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Olle Melander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3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Thomas Karlsson</w:t>
      </w:r>
      <w:r w:rsidR="00F9692E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5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Ulf de Faire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5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Kenneth Caidahl</w:t>
      </w:r>
      <w:r w:rsidR="00F9692E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6,17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Gunnar Engström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3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Lars Lind</w:t>
      </w:r>
      <w:r w:rsidR="00F9692E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8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Mikael C. I. Karlsson</w:t>
      </w:r>
      <w:r w:rsidR="00F9692E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9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Nancy L. Pederse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Johan Frostegård</w:t>
      </w:r>
      <w:r w:rsidR="00F9692E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5,2</w:t>
      </w:r>
      <w:r w:rsidR="009253A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0</w:t>
      </w:r>
      <w:r w:rsidRPr="00B27F71">
        <w:rPr>
          <w:rFonts w:ascii="Times New Roman" w:eastAsia="SimSun" w:hAnsi="Times New Roman" w:cs="Times New Roman"/>
          <w:sz w:val="24"/>
          <w:szCs w:val="24"/>
          <w:lang w:val="en-GB"/>
        </w:rPr>
        <w:t>, and Patrik K. E. Magnusson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GB"/>
        </w:rPr>
        <w:t>1,*</w:t>
      </w:r>
    </w:p>
    <w:p w14:paraId="5CA102E1" w14:textId="77777777" w:rsidR="004F3F38" w:rsidRPr="00B27F71" w:rsidRDefault="004F3F38" w:rsidP="008C5A50">
      <w:pPr>
        <w:spacing w:after="0" w:line="240" w:lineRule="auto"/>
        <w:jc w:val="both"/>
        <w:rPr>
          <w:rFonts w:ascii="Times New Roman" w:eastAsia="SimSun" w:hAnsi="Times New Roman" w:cs="Times New Roman"/>
          <w:sz w:val="24"/>
          <w:szCs w:val="24"/>
          <w:lang w:val="en-GB"/>
        </w:rPr>
      </w:pPr>
    </w:p>
    <w:p w14:paraId="48FA7AE5" w14:textId="03C25D3D" w:rsidR="00C927EF" w:rsidRPr="008268CC" w:rsidRDefault="00C927EF" w:rsidP="008C5A50">
      <w:pPr>
        <w:spacing w:after="0" w:line="240" w:lineRule="auto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Department of Medical Epidemiology and Biostatistics, Karolinska Institutet, Stockholm, Sweden,</w:t>
      </w:r>
      <w:r w:rsidR="006F36E9"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2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epartment of Medical Sciences, Molecular Epidemiology and Science for Life Laboratory, Uppsala University, Uppsala, Sweden, 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3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epartment of Clinical Sciences, Lund University, Malmö, Sweden, 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4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epartment of Bioinformatics, Gothenburg University, Gothenburg, Sweden, 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5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Institute of Environmental Medicine, Karolinska Institutet, Stockholm, Sweden, </w:t>
      </w:r>
      <w:r w:rsidRPr="00B27F71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6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Statistical Genetics, Genetics and Computational Biology Department, QIMR Berghofer Medical Research Institute, Queensland, Australia, </w:t>
      </w:r>
      <w:r w:rsidR="005F68F6" w:rsidRPr="005F68F6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7</w:t>
      </w:r>
      <w:r w:rsidR="005F68F6" w:rsidRPr="005F68F6">
        <w:rPr>
          <w:rFonts w:ascii="Times New Roman" w:eastAsia="SimSun" w:hAnsi="Times New Roman" w:cs="Times New Roman"/>
          <w:sz w:val="24"/>
          <w:szCs w:val="24"/>
          <w:lang w:val="en-US"/>
        </w:rPr>
        <w:t>Department of Clinical Science and Education, Södersjukhuset, Karolinska Institutet</w:t>
      </w:r>
      <w:r w:rsidR="005F68F6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, </w:t>
      </w:r>
      <w:r w:rsidR="005F68F6"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Stockholm, Sweden,</w:t>
      </w:r>
      <w:r w:rsidR="005F68F6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="005F68F6" w:rsidRPr="005F68F6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8</w:t>
      </w:r>
      <w:r w:rsidR="005F68F6" w:rsidRPr="005F68F6">
        <w:rPr>
          <w:rFonts w:ascii="Times New Roman" w:eastAsia="SimSun" w:hAnsi="Times New Roman" w:cs="Times New Roman"/>
          <w:sz w:val="24"/>
          <w:szCs w:val="24"/>
          <w:lang w:val="en-US"/>
        </w:rPr>
        <w:t>Department of Cardiology, Södersjukhuset,</w:t>
      </w:r>
      <w:r w:rsidR="005F68F6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="005F68F6"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Stockholm,</w:t>
      </w:r>
      <w:r w:rsidR="005F68F6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="005F68F6" w:rsidRPr="005F68F6">
        <w:rPr>
          <w:rFonts w:ascii="Times New Roman" w:eastAsia="SimSun" w:hAnsi="Times New Roman" w:cs="Times New Roman"/>
          <w:sz w:val="24"/>
          <w:szCs w:val="24"/>
          <w:lang w:val="en-US"/>
        </w:rPr>
        <w:t>Sweden</w:t>
      </w:r>
      <w:r w:rsidR="005F68F6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, </w:t>
      </w:r>
      <w:r w:rsidR="005F68F6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9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Department of Medicin</w:t>
      </w:r>
      <w:r w:rsidR="006E2A6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e, </w:t>
      </w:r>
      <w:r w:rsidR="00F357F8"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Solna, Karolinska Institutet, 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Stockholm, Sweden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0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epartment of Health Sciences Research, Mayo Clinic, Rochester, Minnesota, USA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1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ivision of Cardiovascular Medicine, Department of Medicine, Cardiovascular Institute, Stanford University School of Medicine, Stanford, California, USA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2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Wellcome Trust Centre for Human Genetics, University of Oxford, Oxford, UK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3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Broad Institute of MIT and Harvard University, Cambridge, Massachusetts, USA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4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epartment of Biostatistics, University of Liverpool, Liverpool, UK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5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Health Metrics, Institute of Medicine, Sahlgrenska Academy, Gothenburg University, Gothenburg, Sweden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6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epartment of Molecular and Clinical Medicine, Institute of Medicine, Sahlgrenska Academy, Gothenburg University, Gothenburg, Sweden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7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epartment of Molecular Medicine and Surgery, Karolinska Institutet, Stockholm, Sweden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8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Department of Medical Sciences, Cardiovascular Epidemiology, Uppsala University, Uppsala, Sweden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19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Department of Microbiology, Tumor and Cell Biology, Karolinska Institutet, Stockholm, Sweden</w:t>
      </w:r>
      <w:r w:rsidR="00BC559D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, </w:t>
      </w:r>
      <w:r w:rsidR="00BC559D">
        <w:rPr>
          <w:rFonts w:ascii="Times New Roman" w:eastAsia="SimSun" w:hAnsi="Times New Roman" w:cs="Times New Roman"/>
          <w:sz w:val="24"/>
          <w:szCs w:val="24"/>
          <w:vertAlign w:val="superscript"/>
          <w:lang w:val="en-US"/>
        </w:rPr>
        <w:t>20</w:t>
      </w:r>
      <w:r w:rsidR="00BC559D"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Department of Emergency Medicine, Karolinska Univers</w:t>
      </w:r>
      <w:r w:rsidR="00BC559D">
        <w:rPr>
          <w:rFonts w:ascii="Times New Roman" w:eastAsia="SimSun" w:hAnsi="Times New Roman" w:cs="Times New Roman"/>
          <w:sz w:val="24"/>
          <w:szCs w:val="24"/>
          <w:lang w:val="en-US"/>
        </w:rPr>
        <w:t>ity Hospital, Stockholm, Sweden</w:t>
      </w:r>
      <w:r w:rsidR="008268CC">
        <w:rPr>
          <w:rFonts w:ascii="Times New Roman" w:eastAsia="SimSun" w:hAnsi="Times New Roman" w:cs="Times New Roman"/>
          <w:sz w:val="24"/>
          <w:szCs w:val="24"/>
          <w:lang w:val="en-US"/>
        </w:rPr>
        <w:t>.</w:t>
      </w:r>
    </w:p>
    <w:p w14:paraId="3B5F814B" w14:textId="046C6037" w:rsidR="00C927EF" w:rsidRPr="00B27F71" w:rsidRDefault="00C927EF" w:rsidP="008C5A50">
      <w:pPr>
        <w:spacing w:after="0" w:line="240" w:lineRule="auto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</w:p>
    <w:p w14:paraId="4CB3C28C" w14:textId="77777777" w:rsidR="00290766" w:rsidRPr="00B27F71" w:rsidRDefault="00290766" w:rsidP="008C5A50">
      <w:pPr>
        <w:spacing w:after="0" w:line="240" w:lineRule="auto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</w:p>
    <w:p w14:paraId="56720CB3" w14:textId="33E21970" w:rsidR="00C927EF" w:rsidRPr="00DE3315" w:rsidRDefault="00C927EF" w:rsidP="008C5A50">
      <w:pPr>
        <w:spacing w:after="0" w:line="240" w:lineRule="auto"/>
        <w:jc w:val="both"/>
        <w:rPr>
          <w:rFonts w:ascii="Times New Roman" w:eastAsia="SimSu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eastAsia="SimSun" w:hAnsi="Times New Roman" w:cs="Times New Roman"/>
          <w:b/>
          <w:sz w:val="24"/>
          <w:szCs w:val="24"/>
          <w:lang w:val="en-US"/>
        </w:rPr>
        <w:t xml:space="preserve">* </w:t>
      </w:r>
      <w:r w:rsidR="00726508" w:rsidRPr="00B27F71">
        <w:rPr>
          <w:rFonts w:ascii="Times New Roman" w:eastAsia="SimSun" w:hAnsi="Times New Roman" w:cs="Times New Roman"/>
          <w:b/>
          <w:sz w:val="24"/>
          <w:szCs w:val="24"/>
          <w:lang w:val="en-US"/>
        </w:rPr>
        <w:t>To whom c</w:t>
      </w:r>
      <w:r w:rsidRPr="00B27F71">
        <w:rPr>
          <w:rFonts w:ascii="Times New Roman" w:eastAsia="SimSun" w:hAnsi="Times New Roman" w:cs="Times New Roman"/>
          <w:b/>
          <w:sz w:val="24"/>
          <w:szCs w:val="24"/>
          <w:lang w:val="en-US"/>
        </w:rPr>
        <w:t>orrespondence should be addressed</w:t>
      </w:r>
      <w:r w:rsidR="00726508" w:rsidRPr="00B27F71">
        <w:rPr>
          <w:rFonts w:ascii="Times New Roman" w:eastAsia="SimSun" w:hAnsi="Times New Roman" w:cs="Times New Roman"/>
          <w:b/>
          <w:sz w:val="24"/>
          <w:szCs w:val="24"/>
          <w:lang w:val="en-US"/>
        </w:rPr>
        <w:t xml:space="preserve"> at</w:t>
      </w:r>
      <w:r w:rsidRPr="00B27F71">
        <w:rPr>
          <w:rFonts w:ascii="Times New Roman" w:eastAsia="SimSun" w:hAnsi="Times New Roman" w:cs="Times New Roman"/>
          <w:b/>
          <w:sz w:val="24"/>
          <w:szCs w:val="24"/>
          <w:lang w:val="en-US"/>
        </w:rPr>
        <w:t xml:space="preserve">:  </w:t>
      </w:r>
    </w:p>
    <w:p w14:paraId="705E12C1" w14:textId="60CD7CF2" w:rsidR="00C927EF" w:rsidRPr="00B27F71" w:rsidRDefault="00C927EF" w:rsidP="008C5A50">
      <w:pPr>
        <w:spacing w:after="0" w:line="240" w:lineRule="auto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Patrik K. E. Magnusson (Department of Medical Epidemiology and Biostatistics, Karolinska Institutet, PO Box 281, SE-171 77 Stockholm, Sweden</w:t>
      </w:r>
      <w:r w:rsidR="00E87E82"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; </w:t>
      </w:r>
      <w:r w:rsidR="00971D98">
        <w:rPr>
          <w:rFonts w:ascii="Times New Roman" w:eastAsia="SimSun" w:hAnsi="Times New Roman" w:cs="Times New Roman"/>
          <w:sz w:val="24"/>
          <w:szCs w:val="24"/>
          <w:lang w:val="en-US"/>
        </w:rPr>
        <w:t>Telep</w:t>
      </w:r>
      <w:r w:rsidR="00E87E82"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hone: +46-8-52482353; Fax: +46-8-314975</w:t>
      </w:r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; Email: </w:t>
      </w:r>
      <w:hyperlink r:id="rId8" w:history="1">
        <w:r w:rsidRPr="00B27F71">
          <w:rPr>
            <w:rStyle w:val="Hyperlink"/>
            <w:rFonts w:ascii="Times New Roman" w:eastAsia="SimSun" w:hAnsi="Times New Roman" w:cs="Times New Roman"/>
            <w:sz w:val="24"/>
            <w:szCs w:val="24"/>
            <w:lang w:val="en-US"/>
          </w:rPr>
          <w:t>patrik.magnusson@ki.se</w:t>
        </w:r>
      </w:hyperlink>
      <w:r w:rsidRPr="00B27F71">
        <w:rPr>
          <w:rFonts w:ascii="Times New Roman" w:eastAsia="SimSun" w:hAnsi="Times New Roman" w:cs="Times New Roman"/>
          <w:sz w:val="24"/>
          <w:szCs w:val="24"/>
          <w:lang w:val="en-US"/>
        </w:rPr>
        <w:t>).</w:t>
      </w:r>
    </w:p>
    <w:p w14:paraId="1AB7AD4A" w14:textId="7A271F8B" w:rsidR="00BE2B1E" w:rsidRDefault="00DE331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6D948D5A" w14:textId="7C7786CB" w:rsidR="004F3F38" w:rsidRPr="00B27F71" w:rsidRDefault="00C927EF" w:rsidP="003C139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Abstract</w:t>
      </w:r>
    </w:p>
    <w:p w14:paraId="19CCF313" w14:textId="738644CF" w:rsidR="00DE5F5B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>Phosphorylcholine (PC) is an epitope on oxidized low-density lipoprotein (oxLDL), apopto</w:t>
      </w:r>
      <w:r w:rsidR="00891054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ic cells and several pathogens like </w:t>
      </w:r>
      <w:r w:rsidR="00891054" w:rsidRPr="00B27F71">
        <w:rPr>
          <w:rFonts w:ascii="Times New Roman" w:hAnsi="Times New Roman" w:cs="Times New Roman"/>
          <w:i/>
          <w:sz w:val="24"/>
          <w:szCs w:val="24"/>
          <w:lang w:val="en-US"/>
        </w:rPr>
        <w:t xml:space="preserve">Streptococcus </w:t>
      </w:r>
      <w:r w:rsidR="00507ED8" w:rsidRPr="00B27F71">
        <w:rPr>
          <w:rFonts w:ascii="Times New Roman" w:hAnsi="Times New Roman" w:cs="Times New Roman"/>
          <w:i/>
          <w:sz w:val="24"/>
          <w:szCs w:val="24"/>
          <w:lang w:val="en-US"/>
        </w:rPr>
        <w:t>pneumonia</w:t>
      </w:r>
      <w:r w:rsidR="00B77D12">
        <w:rPr>
          <w:rFonts w:ascii="Times New Roman" w:hAnsi="Times New Roman" w:cs="Times New Roman"/>
          <w:i/>
          <w:sz w:val="24"/>
          <w:szCs w:val="24"/>
          <w:lang w:val="en-US"/>
        </w:rPr>
        <w:t>e</w:t>
      </w:r>
      <w:r w:rsidR="00507ED8" w:rsidRPr="00B27F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Immunoglobulin M against PC (IgM anti-PC) has the ability to inhibit uptake of oxLDL by macrophages and increase clearance of apoptotic cells. From our genome-wide association </w:t>
      </w:r>
      <w:r w:rsidR="00761A4D" w:rsidRPr="00B27F71">
        <w:rPr>
          <w:rFonts w:ascii="Times New Roman" w:hAnsi="Times New Roman" w:cs="Times New Roman"/>
          <w:sz w:val="24"/>
          <w:szCs w:val="24"/>
          <w:lang w:val="en-US"/>
        </w:rPr>
        <w:t>studies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(GWAS) in four European-ancestry </w:t>
      </w:r>
      <w:r w:rsidRPr="00CF53FD">
        <w:rPr>
          <w:rFonts w:ascii="Times New Roman" w:hAnsi="Times New Roman" w:cs="Times New Roman"/>
          <w:sz w:val="24"/>
          <w:szCs w:val="24"/>
          <w:lang w:val="en-US"/>
        </w:rPr>
        <w:t xml:space="preserve">cohorts, </w:t>
      </w:r>
      <w:r w:rsidR="00461E3B" w:rsidRPr="00EE1B5E">
        <w:rPr>
          <w:rFonts w:ascii="Times New Roman" w:hAnsi="Times New Roman" w:cs="Times New Roman"/>
          <w:sz w:val="24"/>
          <w:szCs w:val="24"/>
          <w:lang w:val="en-US"/>
        </w:rPr>
        <w:t xml:space="preserve">six SNPs </w:t>
      </w:r>
      <w:r w:rsidR="0074510C" w:rsidRPr="00EE1B5E">
        <w:rPr>
          <w:rFonts w:ascii="Times New Roman" w:hAnsi="Times New Roman" w:cs="Times New Roman"/>
          <w:sz w:val="24"/>
          <w:szCs w:val="24"/>
          <w:lang w:val="en-US"/>
        </w:rPr>
        <w:t>in 11q24.1 were</w:t>
      </w:r>
      <w:r w:rsidRPr="00CF53FD">
        <w:rPr>
          <w:rFonts w:ascii="Times New Roman" w:hAnsi="Times New Roman" w:cs="Times New Roman"/>
          <w:sz w:val="24"/>
          <w:szCs w:val="24"/>
          <w:lang w:val="en-US"/>
        </w:rPr>
        <w:t xml:space="preserve"> discovered (in 3002 individuals) and replicated (in 646 individuals) to be associated with serum level </w:t>
      </w:r>
      <w:r w:rsidR="004057E7" w:rsidRPr="00CF53FD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Pr="00CF53FD">
        <w:rPr>
          <w:rFonts w:ascii="Times New Roman" w:hAnsi="Times New Roman" w:cs="Times New Roman"/>
          <w:sz w:val="24"/>
          <w:szCs w:val="24"/>
          <w:lang w:val="en-US"/>
        </w:rPr>
        <w:t>IgM anti-PC (</w:t>
      </w:r>
      <w:r w:rsidR="00887014"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61E3B" w:rsidRPr="0050095E">
        <w:rPr>
          <w:rFonts w:ascii="Times New Roman" w:hAnsi="Times New Roman" w:cs="Times New Roman"/>
          <w:sz w:val="24"/>
          <w:szCs w:val="24"/>
          <w:lang w:val="en-US"/>
        </w:rPr>
        <w:t>leading SNP rs35923643-G</w:t>
      </w:r>
      <w:r w:rsidR="00F255AF"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combined </w:t>
      </w:r>
      <w:r w:rsidR="005A657F">
        <w:rPr>
          <w:rFonts w:ascii="Times New Roman" w:hAnsi="Times New Roman" w:cs="Times New Roman"/>
          <w:sz w:val="24"/>
          <w:szCs w:val="24"/>
          <w:lang w:val="en-US"/>
        </w:rPr>
        <w:t>beta=0.19, 95% CI 0.13-0.2</w:t>
      </w:r>
      <w:r w:rsidR="005A657F">
        <w:rPr>
          <w:rFonts w:ascii="Times New Roman" w:hAnsi="Times New Roman" w:cs="Times New Roman" w:hint="eastAsia"/>
          <w:sz w:val="24"/>
          <w:szCs w:val="24"/>
          <w:lang w:val="en-US"/>
        </w:rPr>
        <w:t>4</w:t>
      </w:r>
      <w:r w:rsidR="007E7C65" w:rsidRPr="0050095E">
        <w:rPr>
          <w:rFonts w:ascii="Times New Roman" w:hAnsi="Times New Roman" w:cs="Times New Roman"/>
          <w:sz w:val="24"/>
          <w:szCs w:val="24"/>
          <w:lang w:val="en-US"/>
        </w:rPr>
        <w:t>, P=4.3</w:t>
      </w:r>
      <w:r w:rsidR="000E32F0">
        <w:rPr>
          <w:rFonts w:ascii="Times New Roman" w:hAnsi="Times New Roman" w:cs="Times New Roman"/>
          <w:sz w:val="24"/>
          <w:szCs w:val="24"/>
          <w:lang w:val="en-US"/>
        </w:rPr>
        <w:t>×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Pr="0050095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1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6227F5" w:rsidRPr="0050095E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654F2"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he haplotype tagged by </w:t>
      </w:r>
      <w:r w:rsidR="000A125F"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rs35923643-G </w:t>
      </w:r>
      <w:r w:rsidR="00126277" w:rsidRPr="0050095E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C4F5C" w:rsidRPr="0050095E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0A125F"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 its </w:t>
      </w:r>
      <w:r w:rsidR="00E74F0A" w:rsidRPr="0050095E">
        <w:rPr>
          <w:rFonts w:ascii="Times New Roman" w:hAnsi="Times New Roman" w:cs="Times New Roman"/>
          <w:sz w:val="24"/>
          <w:szCs w:val="24"/>
          <w:lang w:val="en-US"/>
        </w:rPr>
        <w:t>proxy SNP</w:t>
      </w:r>
      <w:r w:rsidR="000A125F"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>rs735665-A</w:t>
      </w:r>
      <w:r w:rsidR="00126277" w:rsidRPr="0050095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 is also known as the top risk allele for </w:t>
      </w:r>
      <w:r w:rsidR="00507ED8" w:rsidRPr="0050095E">
        <w:rPr>
          <w:rFonts w:ascii="Times New Roman" w:hAnsi="Times New Roman" w:cs="Times New Roman"/>
          <w:sz w:val="24"/>
          <w:szCs w:val="24"/>
          <w:lang w:val="en-US"/>
        </w:rPr>
        <w:t>chronic lymphocytic leukemia (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>CLL</w:t>
      </w:r>
      <w:r w:rsidR="00507ED8" w:rsidRPr="0050095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, and a main </w:t>
      </w:r>
      <w:r w:rsidR="00D34812" w:rsidRPr="0050095E">
        <w:rPr>
          <w:rFonts w:ascii="Times New Roman" w:hAnsi="Times New Roman" w:cs="Times New Roman"/>
          <w:sz w:val="24"/>
          <w:szCs w:val="24"/>
          <w:lang w:val="en-US"/>
        </w:rPr>
        <w:t>increasing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54F2" w:rsidRPr="0050095E">
        <w:rPr>
          <w:rFonts w:ascii="Times New Roman" w:hAnsi="Times New Roman" w:cs="Times New Roman"/>
          <w:sz w:val="24"/>
          <w:szCs w:val="24"/>
          <w:lang w:val="en-US"/>
        </w:rPr>
        <w:t xml:space="preserve">allele </w:t>
      </w:r>
      <w:r w:rsidRPr="0050095E">
        <w:rPr>
          <w:rFonts w:ascii="Times New Roman" w:hAnsi="Times New Roman" w:cs="Times New Roman"/>
          <w:sz w:val="24"/>
          <w:szCs w:val="24"/>
          <w:lang w:val="en-US"/>
        </w:rPr>
        <w:t>for general IgM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By using summary GWAS results </w:t>
      </w:r>
      <w:r w:rsidR="00ED0F8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of IgM anti-PC and </w:t>
      </w:r>
      <w:r w:rsidR="00D12C8A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CLL </w:t>
      </w:r>
      <w:r w:rsidR="00071459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9E50E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BD0256">
        <w:rPr>
          <w:rFonts w:ascii="Times New Roman" w:hAnsi="Times New Roman" w:cs="Times New Roman"/>
          <w:sz w:val="24"/>
          <w:szCs w:val="24"/>
          <w:lang w:val="en-US"/>
        </w:rPr>
        <w:t>polygenic risk score</w:t>
      </w:r>
      <w:r w:rsidR="006B33B2" w:rsidRPr="00BD0256">
        <w:rPr>
          <w:rFonts w:ascii="Times New Roman" w:hAnsi="Times New Roman" w:cs="Times New Roman"/>
          <w:sz w:val="24"/>
          <w:szCs w:val="24"/>
          <w:lang w:val="en-US"/>
        </w:rPr>
        <w:t xml:space="preserve"> (PRS)</w:t>
      </w:r>
      <w:r w:rsidRPr="00BD0256">
        <w:rPr>
          <w:rFonts w:ascii="Times New Roman" w:hAnsi="Times New Roman" w:cs="Times New Roman"/>
          <w:sz w:val="24"/>
          <w:szCs w:val="24"/>
          <w:lang w:val="en-US"/>
        </w:rPr>
        <w:t xml:space="preserve"> analysis, </w:t>
      </w:r>
      <w:r w:rsidR="006B33B2" w:rsidRPr="00BD0256">
        <w:rPr>
          <w:rFonts w:ascii="Times New Roman" w:hAnsi="Times New Roman" w:cs="Times New Roman"/>
          <w:sz w:val="24"/>
          <w:szCs w:val="24"/>
          <w:lang w:val="en-US"/>
        </w:rPr>
        <w:t>PRS based on IgM anti-PC risk alleles posit</w:t>
      </w:r>
      <w:r w:rsidR="00BD0256">
        <w:rPr>
          <w:rFonts w:ascii="Times New Roman" w:hAnsi="Times New Roman" w:cs="Times New Roman"/>
          <w:sz w:val="24"/>
          <w:szCs w:val="24"/>
          <w:lang w:val="en-US"/>
        </w:rPr>
        <w:t xml:space="preserve">ively associated with CLL risk </w:t>
      </w:r>
      <w:r w:rsidR="00BD0256">
        <w:rPr>
          <w:rFonts w:ascii="Times New Roman" w:hAnsi="Times New Roman" w:cs="Times New Roman" w:hint="eastAsia"/>
          <w:sz w:val="24"/>
          <w:szCs w:val="24"/>
          <w:lang w:val="en-US"/>
        </w:rPr>
        <w:t>(</w:t>
      </w:r>
      <w:r w:rsidR="00F4571B" w:rsidRPr="00BD0256">
        <w:rPr>
          <w:rFonts w:ascii="Times New Roman" w:hAnsi="Times New Roman" w:cs="Times New Roman"/>
          <w:sz w:val="24"/>
          <w:szCs w:val="24"/>
          <w:lang w:val="en-US"/>
        </w:rPr>
        <w:t>explained</w:t>
      </w:r>
      <w:r w:rsidR="00F4571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191A" w:rsidRPr="00BD0256">
        <w:rPr>
          <w:rFonts w:ascii="Times New Roman" w:hAnsi="Times New Roman" w:cs="Times New Roman"/>
          <w:sz w:val="24"/>
          <w:szCs w:val="24"/>
          <w:lang w:val="en-US"/>
        </w:rPr>
        <w:t>0.6%</w:t>
      </w:r>
      <w:r w:rsidR="00071459" w:rsidRPr="00BD0256">
        <w:rPr>
          <w:rFonts w:ascii="Times New Roman" w:hAnsi="Times New Roman" w:cs="Times New Roman"/>
          <w:sz w:val="24"/>
          <w:szCs w:val="24"/>
          <w:lang w:val="en-US"/>
        </w:rPr>
        <w:t xml:space="preserve"> of CLL </w:t>
      </w:r>
      <w:r w:rsidR="00BD0256">
        <w:rPr>
          <w:rFonts w:ascii="Times New Roman" w:hAnsi="Times New Roman" w:cs="Times New Roman"/>
          <w:sz w:val="24"/>
          <w:szCs w:val="24"/>
          <w:lang w:val="en-US"/>
        </w:rPr>
        <w:t xml:space="preserve">variance, </w:t>
      </w:r>
      <w:r w:rsidR="000E32F0">
        <w:rPr>
          <w:rFonts w:ascii="Times New Roman" w:hAnsi="Times New Roman" w:cs="Times New Roman"/>
          <w:sz w:val="24"/>
          <w:szCs w:val="24"/>
          <w:lang w:val="en-US"/>
        </w:rPr>
        <w:t>P=1.2×</w:t>
      </w:r>
      <w:r w:rsidR="000023EC" w:rsidRPr="00BD0256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0023EC" w:rsidRPr="00BD025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5</w:t>
      </w:r>
      <w:r w:rsidR="000023EC" w:rsidRPr="00BD025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BD0256">
        <w:rPr>
          <w:rFonts w:ascii="Times New Roman" w:hAnsi="Times New Roman" w:cs="Times New Roman"/>
          <w:sz w:val="24"/>
          <w:szCs w:val="24"/>
          <w:lang w:val="en-US"/>
        </w:rPr>
        <w:t>. Functional p</w:t>
      </w:r>
      <w:r w:rsidR="007E1009" w:rsidRPr="00BD0256">
        <w:rPr>
          <w:rFonts w:ascii="Times New Roman" w:hAnsi="Times New Roman" w:cs="Times New Roman"/>
          <w:sz w:val="24"/>
          <w:szCs w:val="24"/>
          <w:lang w:val="en-US"/>
        </w:rPr>
        <w:t>rediction</w:t>
      </w:r>
      <w:r w:rsidR="007E1009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suggested that </w:t>
      </w:r>
      <w:r w:rsidR="00126277">
        <w:rPr>
          <w:rFonts w:ascii="Times New Roman" w:hAnsi="Times New Roman" w:cs="Times New Roman"/>
          <w:sz w:val="24"/>
          <w:szCs w:val="24"/>
          <w:lang w:val="en-US"/>
        </w:rPr>
        <w:t xml:space="preserve">rs35923643-G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might impede the binding of Runt-related transcription factor 3 (RUNX3), a tumor suppressor playing a central role in the immune regulation of cancers. </w:t>
      </w:r>
      <w:r w:rsidR="00507ED8" w:rsidRPr="00B27F71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077A11" w:rsidRPr="00B27F71">
        <w:rPr>
          <w:rFonts w:ascii="Times New Roman" w:hAnsi="Times New Roman" w:cs="Times New Roman"/>
          <w:sz w:val="24"/>
          <w:szCs w:val="24"/>
          <w:lang w:val="en-US"/>
        </w:rPr>
        <w:t>ontrary to the expectations from the shared g</w:t>
      </w:r>
      <w:r w:rsidR="00507ED8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enetics between </w:t>
      </w:r>
      <w:r w:rsidR="0085244C">
        <w:rPr>
          <w:rFonts w:ascii="Times New Roman" w:hAnsi="Times New Roman" w:cs="Times New Roman"/>
          <w:sz w:val="24"/>
          <w:szCs w:val="24"/>
          <w:lang w:val="en-US"/>
        </w:rPr>
        <w:t xml:space="preserve">IgM </w:t>
      </w:r>
      <w:r w:rsidR="00507ED8" w:rsidRPr="00B27F71">
        <w:rPr>
          <w:rFonts w:ascii="Times New Roman" w:hAnsi="Times New Roman" w:cs="Times New Roman"/>
          <w:sz w:val="24"/>
          <w:szCs w:val="24"/>
          <w:lang w:val="en-US"/>
        </w:rPr>
        <w:t>anti-PC and CLL</w:t>
      </w:r>
      <w:r w:rsidR="00E67103" w:rsidRPr="00B27F7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77A11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6BEC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146BEC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inverse relation </w:t>
      </w:r>
      <w:r w:rsidR="00077A11" w:rsidRPr="004830B9">
        <w:rPr>
          <w:rFonts w:ascii="Times New Roman" w:hAnsi="Times New Roman" w:cs="Times New Roman"/>
          <w:sz w:val="24"/>
          <w:szCs w:val="24"/>
          <w:lang w:val="en-US"/>
        </w:rPr>
        <w:t>at the</w:t>
      </w:r>
      <w:r w:rsidR="00077A11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phenotypic level</w:t>
      </w:r>
      <w:r w:rsidR="00507ED8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was found in a nested case-control study </w:t>
      </w:r>
      <w:r w:rsidR="000A5D4B">
        <w:rPr>
          <w:rFonts w:ascii="Times New Roman" w:hAnsi="Times New Roman" w:cs="Times New Roman"/>
          <w:sz w:val="24"/>
          <w:szCs w:val="24"/>
          <w:lang w:val="en-US"/>
        </w:rPr>
        <w:t>(30 CLL cases with 90 age- and sex-matched controls)</w:t>
      </w:r>
      <w:r w:rsidR="00077A11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potential</w:t>
      </w:r>
      <w:r w:rsidR="00077A11" w:rsidRPr="00B27F71">
        <w:rPr>
          <w:rFonts w:ascii="Times New Roman" w:hAnsi="Times New Roman" w:cs="Times New Roman"/>
          <w:sz w:val="24"/>
          <w:szCs w:val="24"/>
          <w:lang w:val="en-US"/>
        </w:rPr>
        <w:t>ly reflecting</w:t>
      </w:r>
      <w:r w:rsidR="00D12C8A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reverse causation.</w:t>
      </w:r>
      <w:r w:rsidR="007A5C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4994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7A5C27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A24994">
        <w:rPr>
          <w:rFonts w:ascii="Times New Roman" w:hAnsi="Times New Roman" w:cs="Times New Roman"/>
          <w:sz w:val="24"/>
          <w:szCs w:val="24"/>
          <w:lang w:val="en-US"/>
        </w:rPr>
        <w:t xml:space="preserve">suggested </w:t>
      </w:r>
      <w:r w:rsidR="007A5C27">
        <w:rPr>
          <w:rFonts w:ascii="Times New Roman" w:hAnsi="Times New Roman" w:cs="Times New Roman"/>
          <w:sz w:val="24"/>
          <w:szCs w:val="24"/>
          <w:lang w:val="en-US"/>
        </w:rPr>
        <w:t>function of th</w:t>
      </w:r>
      <w:r w:rsidR="00CF53FD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7A5C27">
        <w:rPr>
          <w:rFonts w:ascii="Times New Roman" w:hAnsi="Times New Roman" w:cs="Times New Roman"/>
          <w:sz w:val="24"/>
          <w:szCs w:val="24"/>
          <w:lang w:val="en-US"/>
        </w:rPr>
        <w:t xml:space="preserve"> top variant</w:t>
      </w:r>
      <w:r w:rsidR="00CF53FD">
        <w:rPr>
          <w:rFonts w:ascii="Times New Roman" w:hAnsi="Times New Roman" w:cs="Times New Roman"/>
          <w:sz w:val="24"/>
          <w:szCs w:val="24"/>
          <w:lang w:val="en-US"/>
        </w:rPr>
        <w:t xml:space="preserve"> as well as the </w:t>
      </w:r>
      <w:r w:rsidR="007A5C27">
        <w:rPr>
          <w:rFonts w:ascii="Times New Roman" w:hAnsi="Times New Roman" w:cs="Times New Roman"/>
          <w:sz w:val="24"/>
          <w:szCs w:val="24"/>
          <w:lang w:val="en-US"/>
        </w:rPr>
        <w:t>phenotypic association between IgM anti-PC and CLL</w:t>
      </w:r>
      <w:r w:rsidR="00A73A74">
        <w:rPr>
          <w:rFonts w:ascii="Times New Roman" w:hAnsi="Times New Roman" w:cs="Times New Roman"/>
          <w:sz w:val="24"/>
          <w:szCs w:val="24"/>
          <w:lang w:val="en-US"/>
        </w:rPr>
        <w:t xml:space="preserve"> risk</w:t>
      </w:r>
      <w:r w:rsidR="007A5C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4994">
        <w:rPr>
          <w:rFonts w:ascii="Times New Roman" w:hAnsi="Times New Roman" w:cs="Times New Roman"/>
          <w:sz w:val="24"/>
          <w:szCs w:val="24"/>
          <w:lang w:val="en-US"/>
        </w:rPr>
        <w:t>needs replication and motivates further studies</w:t>
      </w:r>
      <w:r w:rsidR="008B754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ACB41AC" w14:textId="61E2AFD9" w:rsidR="00C927EF" w:rsidRPr="00B27F71" w:rsidRDefault="00C927EF" w:rsidP="003C139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6BA00D26" w14:textId="0AB0585A" w:rsidR="00290766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Introduction</w:t>
      </w:r>
    </w:p>
    <w:p w14:paraId="3CDA588E" w14:textId="656E8A55" w:rsidR="00F3191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hosphorylcholine (PC) is an epitope on oxidized low-density lipoprotein (oxLDL), apoptotic cells and several pathogens like </w:t>
      </w:r>
      <w:r w:rsidRPr="00B27F71">
        <w:rPr>
          <w:rFonts w:ascii="Times New Roman" w:hAnsi="Times New Roman" w:cs="Times New Roman"/>
          <w:i/>
          <w:sz w:val="24"/>
          <w:szCs w:val="24"/>
          <w:lang w:val="en-US"/>
        </w:rPr>
        <w:t>Streptococcus pneumoniae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aW5kZXI8L0F1dGhvcj48WWVhcj4yMDAyPC9ZZWFyPjxS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</w:fldData>
        </w:fldCha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aW5kZXI8L0F1dGhvcj48WWVhcj4yMDAyPC9ZZWFyPjxS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</w:fldData>
        </w:fldCha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41DD6">
        <w:rPr>
          <w:rFonts w:ascii="Times New Roman" w:hAnsi="Times New Roman" w:cs="Times New Roman"/>
          <w:sz w:val="24"/>
          <w:szCs w:val="24"/>
          <w:lang w:val="en-US"/>
        </w:rP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B27F71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Pr="00B27F71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, 2</w:t>
      </w:r>
      <w:r w:rsidRPr="00B27F71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Pneumococcal vaccination has been shown to decrease atherosclerotic lesion formation in animal models, maybe because of this molecular mimicry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aW5kZXI8L0F1dGhvcj48WWVhcj4yMDAzPC9ZZWFyPjxS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=
</w:fldData>
        </w:fldCha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aW5kZXI8L0F1dGhvcj48WWVhcj4yMDAzPC9ZZWFyPjxS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=
</w:fldData>
        </w:fldCha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41DD6">
        <w:rPr>
          <w:rFonts w:ascii="Times New Roman" w:hAnsi="Times New Roman" w:cs="Times New Roman"/>
          <w:sz w:val="24"/>
          <w:szCs w:val="24"/>
          <w:lang w:val="en-US"/>
        </w:rP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B27F71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Pr="00B27F71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</w:t>
      </w:r>
      <w:r w:rsidRPr="00B27F71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0179A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C is reported to be important in oxLDL-induced immune activation </w:t>
      </w:r>
      <w:r w:rsidR="0060179A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rostegard&lt;/Author&gt;&lt;Year&gt;1997&lt;/Year&gt;&lt;RecNum&gt;29&lt;/RecNum&gt;&lt;DisplayText&gt;(4)&lt;/DisplayText&gt;&lt;record&gt;&lt;rec-number&gt;29&lt;/rec-number&gt;&lt;foreign-keys&gt;&lt;key app="EN" db-id="pwtp5edv9pdaw0eaxpdx9fsms0s5tawx2rpx" timestamp="1518297458"&gt;29&lt;/key&gt;&lt;/foreign-keys&gt;&lt;ref-type name="Journal Article"&gt;17&lt;/ref-type&gt;&lt;contributors&gt;&lt;authors&gt;&lt;author&gt;Frostegard, J.&lt;/author&gt;&lt;author&gt;Huang, Y. H.&lt;/author&gt;&lt;author&gt;Ronnelid, J.&lt;/author&gt;&lt;author&gt;Schafer-Elinder, L.&lt;/author&gt;&lt;/authors&gt;&lt;/contributors&gt;&lt;auth-address&gt;Department of Medicine, Karolinska Hospital, Stockholm, Sweden. johanf@rheum.ks.se&lt;/auth-address&gt;&lt;titles&gt;&lt;title&gt;Platelet-activating factor and oxidized LDL induce immune activation by a common mechanism&lt;/title&gt;&lt;secondary-title&gt;Arterioscler Thromb Vasc Biol&lt;/secondary-title&gt;&lt;/titles&gt;&lt;periodical&gt;&lt;full-title&gt;Arterioscler Thromb Vasc Biol&lt;/full-title&gt;&lt;/periodical&gt;&lt;pages&gt;963-8&lt;/pages&gt;&lt;volume&gt;17&lt;/volume&gt;&lt;number&gt;5&lt;/number&gt;&lt;keywords&gt;&lt;keyword&gt;Azepines/pharmacology&lt;/keyword&gt;&lt;keyword&gt;Humans&lt;/keyword&gt;&lt;keyword&gt;Immunity/*drug effects&lt;/keyword&gt;&lt;keyword&gt;Interferon-gamma/secretion&lt;/keyword&gt;&lt;keyword&gt;Leukocytes, Mononuclear/metabolism&lt;/keyword&gt;&lt;keyword&gt;Lipoproteins, LDL/*pharmacology&lt;/keyword&gt;&lt;keyword&gt;Oxidation-Reduction&lt;/keyword&gt;&lt;keyword&gt;Platelet Activating Factor/analogs &amp;amp; derivatives/*pharmacology&lt;/keyword&gt;&lt;keyword&gt;Platelet Aggregation Inhibitors/pharmacology&lt;/keyword&gt;&lt;keyword&gt;Platelet Membrane Glycoproteins/antagonists &amp;amp; inhibitors/physiology&lt;/keyword&gt;&lt;keyword&gt;*Receptors, Cell Surface&lt;/keyword&gt;&lt;keyword&gt;*Receptors, G-Protein-Coupled&lt;/keyword&gt;&lt;keyword&gt;Triazoles/pharmacology&lt;/keyword&gt;&lt;keyword&gt;Tumor Necrosis Factor-alpha/secretion&lt;/keyword&gt;&lt;/keywords&gt;&lt;dates&gt;&lt;year&gt;1997&lt;/year&gt;&lt;pub-dates&gt;&lt;date&gt;May&lt;/date&gt;&lt;/pub-dates&gt;&lt;/dates&gt;&lt;isbn&gt;1079-5642 (Print)&amp;#xD;1079-5642 (Linking)&lt;/isbn&gt;&lt;accession-num&gt;9157962&lt;/accession-num&gt;&lt;urls&gt;&lt;related-urls&gt;&lt;url&gt;http://www.ncbi.nlm.nih.gov/pubmed/9157962&lt;/url&gt;&lt;/related-urls&gt;&lt;/urls&gt;&lt;/record&gt;&lt;/Cite&gt;&lt;/EndNote&gt;</w:instrText>
      </w:r>
      <w:r w:rsidR="0060179A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56918" w:rsidRPr="00B27F71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D56918" w:rsidRPr="00B27F71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4</w:t>
      </w:r>
      <w:r w:rsidR="00D56918" w:rsidRPr="00B27F71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60179A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0179A" w:rsidRPr="00B27F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0520C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t>PC-targeting immunization</w:t>
      </w:r>
      <w:r w:rsidR="00D56918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26B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="00E2267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reduce atherosclerosis in </w:t>
      </w:r>
      <w:r w:rsidR="00A926B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apolipoprotein E knockout </w:t>
      </w:r>
      <w:r w:rsidR="00E2267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mice, in which the immunoglobulin M and G against PC (IgM and IgG anti-PC) are </w:t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t>increase</w:t>
      </w:r>
      <w:r w:rsidR="00E22673" w:rsidRPr="00B27F71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84DC1" w:rsidRPr="00B27F71">
        <w:rPr>
          <w:rFonts w:ascii="Times New Roman" w:hAnsi="Times New Roman" w:cs="Times New Roman"/>
          <w:sz w:val="24"/>
          <w:szCs w:val="24"/>
          <w:lang w:val="en-US"/>
        </w:rPr>
        <w:t>, while</w:t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F5588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neither </w:t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40520C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general </w:t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gM </w:t>
      </w:r>
      <w:r w:rsidR="00BF5588" w:rsidRPr="00B27F71">
        <w:rPr>
          <w:rFonts w:ascii="Times New Roman" w:hAnsi="Times New Roman" w:cs="Times New Roman"/>
          <w:sz w:val="24"/>
          <w:szCs w:val="24"/>
          <w:lang w:val="en-US"/>
        </w:rPr>
        <w:t>nor IgG are</w:t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3C7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ncreased </w:t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YWxpZ2l1cmk8L0F1dGhvcj48WWVhcj4yMDA3PC9ZZWFy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</w:fldData>
        </w:fldCha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DYWxpZ2l1cmk8L0F1dGhvcj48WWVhcj4yMDA3PC9ZZWFy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</w:fldData>
        </w:fldCha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41DD6">
        <w:rPr>
          <w:rFonts w:ascii="Times New Roman" w:hAnsi="Times New Roman" w:cs="Times New Roman"/>
          <w:sz w:val="24"/>
          <w:szCs w:val="24"/>
          <w:lang w:val="en-US"/>
        </w:rPr>
      </w:r>
      <w:r w:rsidR="00641DD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56918" w:rsidRPr="00B27F71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D56918" w:rsidRPr="00B27F71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5</w:t>
      </w:r>
      <w:r w:rsidR="00D56918" w:rsidRPr="00B27F71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4E0517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F3C72" w:rsidRPr="00B27F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3191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IgM anti-PC has the ability to inhibit uptake of oxLDL by macrophages and increase clearance of apoptotic cells</w: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1DE2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51D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rostegard&lt;/Author&gt;&lt;Year&gt;2013&lt;/Year&gt;&lt;RecNum&gt;30&lt;/RecNum&gt;&lt;DisplayText&gt;(2)&lt;/DisplayText&gt;&lt;record&gt;&lt;rec-number&gt;30&lt;/rec-number&gt;&lt;foreign-keys&gt;&lt;key app="EN" db-id="pwtp5edv9pdaw0eaxpdx9fsms0s5tawx2rpx" timestamp="1518297458"&gt;30&lt;/key&gt;&lt;/foreign-keys&gt;&lt;ref-type name="Journal Article"&gt;17&lt;/ref-type&gt;&lt;contributors&gt;&lt;authors&gt;&lt;author&gt;Frostegard, J.&lt;/author&gt;&lt;/authors&gt;&lt;/contributors&gt;&lt;auth-address&gt;Institute of Environmental Medicine, Unit of Immunology and Chronic Disease, Nobels vag 13, Stockholm, Sweden. johan.frostegard@ki.se.&lt;/auth-address&gt;&lt;titles&gt;&lt;title&gt;Immunity, atherosclerosis and cardiovascular disease&lt;/title&gt;&lt;secondary-title&gt;BMC Med&lt;/secondary-title&gt;&lt;/titles&gt;&lt;periodical&gt;&lt;full-title&gt;BMC Med&lt;/full-title&gt;&lt;/periodical&gt;&lt;pages&gt;117&lt;/pages&gt;&lt;volume&gt;11&lt;/volume&gt;&lt;keywords&gt;&lt;keyword&gt;Atherosclerosis/complications/*immunology/*pathology&lt;/keyword&gt;&lt;keyword&gt;Cardiovascular Diseases/*etiology&lt;/keyword&gt;&lt;keyword&gt;Humans&lt;/keyword&gt;&lt;keyword&gt;Inflammation/complications/*immunology/*pathology&lt;/keyword&gt;&lt;/keywords&gt;&lt;dates&gt;&lt;year&gt;2013&lt;/year&gt;&lt;/dates&gt;&lt;isbn&gt;1741-7015 (Electronic)&amp;#xD;1741-7015 (Linking)&lt;/isbn&gt;&lt;accession-num&gt;23635324&lt;/accession-num&gt;&lt;urls&gt;&lt;related-urls&gt;&lt;url&gt;http://www.ncbi.nlm.nih.gov/pubmed/23635324&lt;/url&gt;&lt;url&gt;https://www.ncbi.nlm.nih.gov/pmc/articles/PMC3658954/pdf/1741-7015-11-117.pdf&lt;/url&gt;&lt;/related-urls&gt;&lt;/urls&gt;&lt;custom2&gt;PMC3658954&lt;/custom2&gt;&lt;electronic-resource-num&gt;10.1186/1741-7015-11-117&lt;/electronic-resource-num&gt;&lt;/record&gt;&lt;/Cite&gt;&lt;/EndNote&gt;</w:instrText>
      </w:r>
      <w:r w:rsidR="00751DE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51DE2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51DE2" w:rsidRPr="00733FD4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</w:t>
      </w:r>
      <w:r w:rsidR="00751DE2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751D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3191F" w:rsidRPr="00B27F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72A47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Therefore, IgM anti-PC has been put forward as a potential novel biomarker for several diseases</w:t>
      </w:r>
      <w:r w:rsidR="00B37AF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such as autoimmune diseases</w:t>
      </w:r>
      <w:r w:rsidR="00972A47" w:rsidRPr="00B27F71">
        <w:rPr>
          <w:rFonts w:ascii="Times New Roman" w:hAnsi="Times New Roman" w:cs="Times New Roman"/>
          <w:sz w:val="24"/>
          <w:szCs w:val="24"/>
          <w:lang w:val="en-US"/>
        </w:rPr>
        <w:t>, stroke and coronary heart disease</w:t>
      </w:r>
      <w:r w:rsidR="007533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33EE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9zdGVnYXJkPC9BdXRob3I+PFllYXI+MjAxMzwvWWVh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9zdGVnYXJkPC9BdXRob3I+PFllYXI+MjAxMzwvWWVh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533EE">
        <w:rPr>
          <w:rFonts w:ascii="Times New Roman" w:hAnsi="Times New Roman" w:cs="Times New Roman"/>
          <w:sz w:val="24"/>
          <w:szCs w:val="24"/>
          <w:lang w:val="en-US"/>
        </w:rPr>
      </w:r>
      <w:r w:rsidR="007533E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733FD4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, 6-8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7533E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4038C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C74E0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About 40% of IgM anti-PC variation can be attributed to genetics </w:t>
      </w:r>
      <w:r w:rsidR="00AC74E0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YWhtYW48L0F1dGhvcj48WWVhcj4yMDExPC9ZZWFyPjxS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YWhtYW48L0F1dGhvcj48WWVhcj4yMDExPC9ZZWFyPjxS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C74E0" w:rsidRPr="00B27F71">
        <w:rPr>
          <w:rFonts w:ascii="Times New Roman" w:hAnsi="Times New Roman" w:cs="Times New Roman"/>
          <w:sz w:val="24"/>
          <w:szCs w:val="24"/>
          <w:lang w:val="en-US"/>
        </w:rPr>
      </w:r>
      <w:r w:rsidR="00AC74E0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9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AC74E0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C74E0" w:rsidRPr="00B27F71">
        <w:rPr>
          <w:rFonts w:ascii="Times New Roman" w:hAnsi="Times New Roman" w:cs="Times New Roman"/>
          <w:sz w:val="24"/>
          <w:szCs w:val="24"/>
          <w:lang w:val="en-US"/>
        </w:rPr>
        <w:t>, but the associated genetic variants have not been identified so far.</w:t>
      </w:r>
    </w:p>
    <w:p w14:paraId="6B60291E" w14:textId="77777777" w:rsidR="004F3F38" w:rsidRPr="00B27F71" w:rsidRDefault="004F3F38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F7F3C58" w14:textId="6789877C" w:rsidR="00C927EF" w:rsidRPr="00B27F71" w:rsidRDefault="007664A4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C also </w:t>
      </w:r>
      <w:r w:rsidR="00EE0B3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links to chronic lymphocytic leukemia (CLL), a B-cell malignancy usually occurring in </w:t>
      </w:r>
      <w:r w:rsidR="00120F37">
        <w:rPr>
          <w:rFonts w:ascii="Times New Roman" w:hAnsi="Times New Roman" w:cs="Times New Roman"/>
          <w:sz w:val="24"/>
          <w:szCs w:val="24"/>
          <w:lang w:val="en-US"/>
        </w:rPr>
        <w:t>old</w:t>
      </w:r>
      <w:r w:rsidR="00A24994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EE0B3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age </w:t>
      </w:r>
      <w:r w:rsidR="00EE0B36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abbri&lt;/Author&gt;&lt;Year&gt;2016&lt;/Year&gt;&lt;RecNum&gt;32&lt;/RecNum&gt;&lt;DisplayText&gt;(10)&lt;/DisplayText&gt;&lt;record&gt;&lt;rec-number&gt;32&lt;/rec-number&gt;&lt;foreign-keys&gt;&lt;key app="EN" db-id="pwtp5edv9pdaw0eaxpdx9fsms0s5tawx2rpx" timestamp="1518297458"&gt;32&lt;/key&gt;&lt;/foreign-keys&gt;&lt;ref-type name="Journal Article"&gt;17&lt;/ref-type&gt;&lt;contributors&gt;&lt;authors&gt;&lt;author&gt;Fabbri, G.&lt;/author&gt;&lt;author&gt;Dalla-Favera, R.&lt;/author&gt;&lt;/authors&gt;&lt;/contributors&gt;&lt;auth-address&gt;Institute for Cancer Genetics, Columbia University, New York, New York 10032, USA.&amp;#xD;Herbert Irving Comprehensive Cancer Center, Columbia University, New York, New York 10032, USA.&amp;#xD;Department of Pathology and Cell Biology and New York, New York 10032, USA.&amp;#xD;Departments of Genetics and Development and Microbiology and Immunology, Columbia University, New York, New York 10032, USA.&lt;/auth-address&gt;&lt;titles&gt;&lt;title&gt;The molecular pathogenesis of chronic lymphocytic leukaemia&lt;/title&gt;&lt;secondary-title&gt;Nat Rev Cancer&lt;/secondary-title&gt;&lt;/titles&gt;&lt;periodical&gt;&lt;full-title&gt;Nat Rev Cancer&lt;/full-title&gt;&lt;/periodical&gt;&lt;pages&gt;145-62&lt;/pages&gt;&lt;volume&gt;16&lt;/volume&gt;&lt;number&gt;3&lt;/number&gt;&lt;keywords&gt;&lt;keyword&gt;Humans&lt;/keyword&gt;&lt;keyword&gt;Leukemia, Lymphocytic, Chronic, B-Cell/*genetics/pathology/therapy&lt;/keyword&gt;&lt;/keywords&gt;&lt;dates&gt;&lt;year&gt;2016&lt;/year&gt;&lt;pub-dates&gt;&lt;date&gt;Mar&lt;/date&gt;&lt;/pub-dates&gt;&lt;/dates&gt;&lt;isbn&gt;1474-1768 (Electronic)&amp;#xD;1474-175X (Linking)&lt;/isbn&gt;&lt;accession-num&gt;26911189&lt;/accession-num&gt;&lt;urls&gt;&lt;related-urls&gt;&lt;url&gt;http://www.ncbi.nlm.nih.gov/pubmed/26911189&lt;/url&gt;&lt;url&gt;http://www.nature.com/nrc/journal/v16/n3/pdf/nrc.2016.8.pdf&lt;/url&gt;&lt;/related-urls&gt;&lt;/urls&gt;&lt;electronic-resource-num&gt;10.1038/nrc.2016.8&lt;/electronic-resource-num&gt;&lt;/record&gt;&lt;/Cite&gt;&lt;/EndNote&gt;</w:instrText>
      </w:r>
      <w:r w:rsidR="00EE0B36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0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E0B36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E0B3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77EC5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e antibodies derived from CLL cell lines have been reported to recognize limited target structures including oxLDL and PC </w:t>
      </w:r>
      <w:r w:rsidR="00977EC5"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YW5lbW8gTXlocmluZGVyPC9BdXRob3I+PFllYXI+MjAw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YW5lbW8gTXlocmluZGVyPC9BdXRob3I+PFllYXI+MjAw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77EC5" w:rsidRPr="004830B9">
        <w:rPr>
          <w:rFonts w:ascii="Times New Roman" w:hAnsi="Times New Roman" w:cs="Times New Roman"/>
          <w:sz w:val="24"/>
          <w:szCs w:val="24"/>
          <w:lang w:val="en-US"/>
        </w:rPr>
      </w:r>
      <w:r w:rsidR="00977EC5"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1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977EC5"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77EC5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26265" w:rsidRPr="004830B9">
        <w:rPr>
          <w:rFonts w:ascii="Times New Roman" w:hAnsi="Times New Roman" w:cs="Times New Roman"/>
          <w:sz w:val="24"/>
          <w:szCs w:val="24"/>
          <w:lang w:val="en-US"/>
        </w:rPr>
        <w:t>Among ten</w:t>
      </w:r>
      <w:r w:rsidR="007541C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types of respiratory tract infections, only pneumonia has been reported to be associated with increased risk of </w:t>
      </w:r>
      <w:r w:rsidR="004F11D8" w:rsidRPr="004830B9">
        <w:rPr>
          <w:rFonts w:ascii="Times New Roman" w:hAnsi="Times New Roman" w:cs="Times New Roman"/>
          <w:sz w:val="24"/>
          <w:szCs w:val="24"/>
          <w:lang w:val="en-US"/>
        </w:rPr>
        <w:t>CLL</w:t>
      </w:r>
      <w:r w:rsidR="007541C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541C7"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andgren&lt;/Author&gt;&lt;Year&gt;2007&lt;/Year&gt;&lt;RecNum&gt;23&lt;/RecNum&gt;&lt;DisplayText&gt;(12)&lt;/DisplayText&gt;&lt;record&gt;&lt;rec-number&gt;23&lt;/rec-number&gt;&lt;foreign-keys&gt;&lt;key app="EN" db-id="pwtp5edv9pdaw0eaxpdx9fsms0s5tawx2rpx" timestamp="1518297457"&gt;23&lt;/key&gt;&lt;/foreign-keys&gt;&lt;ref-type name="Journal Article"&gt;17&lt;/ref-type&gt;&lt;contributors&gt;&lt;authors&gt;&lt;author&gt;Landgren, O.&lt;/author&gt;&lt;author&gt;Rapkin, J. S.&lt;/author&gt;&lt;author&gt;Caporaso, N. E.&lt;/author&gt;&lt;author&gt;Mellemkjaer, L.&lt;/author&gt;&lt;author&gt;Gridley, G.&lt;/author&gt;&lt;author&gt;Goldin, L. R.&lt;/author&gt;&lt;author&gt;Engels, E. A.&lt;/author&gt;&lt;/authors&gt;&lt;/contributors&gt;&lt;auth-address&gt;Division of Cancer Epidemiology and Genetics, National Cancer Institute, Bethesda, MD 20892-7236, USA. landgreo@mail.nih.gov&lt;/auth-address&gt;&lt;titles&gt;&lt;title&gt;Respiratory tract infections and subsequent risk of chronic lymphocytic leukemia&lt;/title&gt;&lt;secondary-title&gt;Blood&lt;/secondary-title&gt;&lt;/titles&gt;&lt;periodical&gt;&lt;full-title&gt;Blood&lt;/full-title&gt;&lt;/periodical&gt;&lt;pages&gt;2198-201&lt;/pages&gt;&lt;volume&gt;109&lt;/volume&gt;&lt;number&gt;5&lt;/number&gt;&lt;keywords&gt;&lt;keyword&gt;Aged&lt;/keyword&gt;&lt;keyword&gt;Female&lt;/keyword&gt;&lt;keyword&gt;Humans&lt;/keyword&gt;&lt;keyword&gt;Leukemia, Lymphocytic, Chronic,&lt;/keyword&gt;&lt;keyword&gt;B-Cell/classification/epidemiology/*etiology/*pathology&lt;/keyword&gt;&lt;keyword&gt;Male&lt;/keyword&gt;&lt;keyword&gt;Middle Aged&lt;/keyword&gt;&lt;keyword&gt;Neoplasm Staging&lt;/keyword&gt;&lt;keyword&gt;Respiratory Tract Infections/*complications/epidemiology/immunology/*pathology&lt;/keyword&gt;&lt;keyword&gt;Risk Factors&lt;/keyword&gt;&lt;/keywords&gt;&lt;dates&gt;&lt;year&gt;2007&lt;/year&gt;&lt;pub-dates&gt;&lt;date&gt;Mar 1&lt;/date&gt;&lt;/pub-dates&gt;&lt;/dates&gt;&lt;isbn&gt;0006-4971 (Print)&amp;#xD;0006-4971 (Linking)&lt;/isbn&gt;&lt;accession-num&gt;17082317&lt;/accession-num&gt;&lt;urls&gt;&lt;related-urls&gt;&lt;url&gt;http://www.ncbi.nlm.nih.gov/pubmed/17082317&lt;/url&gt;&lt;url&gt;http://www.bloodjournal.org/content/bloodjournal/109/5/2198.full.pdf&lt;/url&gt;&lt;/related-urls&gt;&lt;/urls&gt;&lt;custom2&gt;PMC1801057&lt;/custom2&gt;&lt;electronic-resource-num&gt;10.1182/blood-2006-08-044008&lt;/electronic-resource-num&gt;&lt;/record&gt;&lt;/Cite&gt;&lt;/EndNote&gt;</w:instrText>
      </w:r>
      <w:r w:rsidR="007541C7"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2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7541C7"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E0B36" w:rsidRPr="004830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B2594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However, the phenotypic relationship betw</w:t>
      </w:r>
      <w:r w:rsidR="005B2594" w:rsidRPr="00B27F71">
        <w:rPr>
          <w:rFonts w:ascii="Times New Roman" w:hAnsi="Times New Roman" w:cs="Times New Roman"/>
          <w:sz w:val="24"/>
          <w:szCs w:val="24"/>
          <w:lang w:val="en-US"/>
        </w:rPr>
        <w:t>een IgM anti-PC and CLL has not been statistically evaluated.</w:t>
      </w:r>
    </w:p>
    <w:p w14:paraId="7A233A4D" w14:textId="77777777" w:rsidR="004F3F38" w:rsidRPr="00B27F71" w:rsidRDefault="004F3F38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F3AC28C" w14:textId="20818ECE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>In this study, we aim to identify the genetic variants regulating serum level of IgM anti-PC</w:t>
      </w:r>
      <w:r w:rsidRPr="00B27F71" w:rsidDel="0074397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by conducting genome-wide association studies (GWAS)</w:t>
      </w:r>
      <w:r w:rsidR="001A1E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1E57" w:rsidRPr="006A52F2">
        <w:rPr>
          <w:rFonts w:ascii="Times New Roman" w:hAnsi="Times New Roman" w:cs="Times New Roman"/>
          <w:sz w:val="24"/>
          <w:szCs w:val="24"/>
          <w:lang w:val="en-US"/>
        </w:rPr>
        <w:t>in four Swedish cohorts</w:t>
      </w:r>
      <w:r w:rsidR="00F83727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and to evaluate the association between IgM anti-PC and CLL </w:t>
      </w:r>
      <w:r w:rsidR="009D6075">
        <w:rPr>
          <w:rFonts w:ascii="Times New Roman" w:hAnsi="Times New Roman" w:cs="Times New Roman"/>
          <w:sz w:val="24"/>
          <w:szCs w:val="24"/>
          <w:lang w:val="en-US"/>
        </w:rPr>
        <w:t xml:space="preserve">risk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in a nested case-control study.</w:t>
      </w:r>
    </w:p>
    <w:p w14:paraId="04C85DBF" w14:textId="3429C62B" w:rsidR="00495E31" w:rsidRDefault="00495E31" w:rsidP="003C139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1A41DF7" w14:textId="77777777" w:rsidR="001B2502" w:rsidRPr="00B27F71" w:rsidRDefault="001B2502" w:rsidP="003C139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7E2DD76" w14:textId="18400449" w:rsidR="00290766" w:rsidRPr="00B27F71" w:rsidRDefault="00C927EF" w:rsidP="003C139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</w:p>
    <w:p w14:paraId="17607C68" w14:textId="77777777" w:rsidR="00C927EF" w:rsidRPr="00B27F71" w:rsidRDefault="00C927EF" w:rsidP="003C139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4994">
        <w:rPr>
          <w:rFonts w:ascii="Times New Roman" w:hAnsi="Times New Roman" w:cs="Times New Roman"/>
          <w:b/>
          <w:sz w:val="24"/>
          <w:szCs w:val="24"/>
          <w:lang w:val="en-US"/>
        </w:rPr>
        <w:t>GWAS meta-an</w:t>
      </w:r>
      <w:r w:rsidRPr="006A52F2">
        <w:rPr>
          <w:rFonts w:ascii="Times New Roman" w:hAnsi="Times New Roman" w:cs="Times New Roman"/>
          <w:b/>
          <w:sz w:val="24"/>
          <w:szCs w:val="24"/>
          <w:lang w:val="en-US"/>
        </w:rPr>
        <w:t xml:space="preserve">alysis </w:t>
      </w:r>
      <w:r w:rsidRPr="00A24994">
        <w:rPr>
          <w:rFonts w:ascii="Times New Roman" w:hAnsi="Times New Roman" w:cs="Times New Roman"/>
          <w:b/>
          <w:sz w:val="24"/>
          <w:szCs w:val="24"/>
          <w:lang w:val="en-US"/>
        </w:rPr>
        <w:t>of IgM anti-PC</w:t>
      </w:r>
    </w:p>
    <w:p w14:paraId="6B9159C0" w14:textId="60BE8467" w:rsidR="00C927EF" w:rsidRPr="00B27F71" w:rsidRDefault="00E749CB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After phenotype and genotype matching, individuals with both IgM anti-PC measurements and genotypes available were </w:t>
      </w:r>
      <w:r w:rsidR="00911032" w:rsidRPr="006A52F2">
        <w:rPr>
          <w:rFonts w:ascii="Times New Roman" w:hAnsi="Times New Roman" w:cs="Times New Roman"/>
          <w:sz w:val="24"/>
          <w:szCs w:val="24"/>
          <w:lang w:val="en-US"/>
        </w:rPr>
        <w:t>used</w:t>
      </w:r>
      <w:r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613531" w:rsidRPr="006A52F2">
        <w:rPr>
          <w:rFonts w:ascii="Times New Roman" w:hAnsi="Times New Roman" w:cs="Times New Roman"/>
          <w:sz w:val="24"/>
          <w:szCs w:val="24"/>
          <w:lang w:val="en-US"/>
        </w:rPr>
        <w:t>this study</w:t>
      </w:r>
      <w:r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6A52F2">
        <w:rPr>
          <w:rFonts w:ascii="Times New Roman" w:hAnsi="Times New Roman" w:cs="Times New Roman"/>
          <w:color w:val="0070C0"/>
          <w:sz w:val="24"/>
          <w:szCs w:val="24"/>
          <w:lang w:val="en-US"/>
        </w:rPr>
        <w:t>Table 1</w:t>
      </w:r>
      <w:r w:rsidRPr="006A52F2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Pr="00A2499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2C26" w:rsidRPr="00A24994">
        <w:rPr>
          <w:rFonts w:ascii="Times New Roman" w:hAnsi="Times New Roman" w:cs="Times New Roman"/>
          <w:sz w:val="24"/>
          <w:szCs w:val="24"/>
          <w:lang w:val="en-US"/>
        </w:rPr>
        <w:t>Among</w:t>
      </w:r>
      <w:r w:rsidR="004C2C2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the t</w:t>
      </w:r>
      <w:r w:rsidR="00B72DDC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hree individual </w:t>
      </w:r>
      <w:r w:rsidR="00B72DDC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discovery GWAS of IgM anti-PC, </w:t>
      </w:r>
      <w:r w:rsidR="004C2C26" w:rsidRPr="004830B9">
        <w:rPr>
          <w:rFonts w:ascii="Times New Roman" w:hAnsi="Times New Roman" w:cs="Times New Roman"/>
          <w:sz w:val="24"/>
          <w:szCs w:val="24"/>
          <w:lang w:val="en-US"/>
        </w:rPr>
        <w:t>one SNP</w:t>
      </w:r>
      <w:r w:rsidR="00D867E0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2C26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rs74420772 </w:t>
      </w:r>
      <w:r w:rsidR="005861C6" w:rsidRPr="004830B9">
        <w:rPr>
          <w:rFonts w:ascii="Times New Roman" w:hAnsi="Times New Roman" w:cs="Times New Roman"/>
          <w:sz w:val="24"/>
          <w:szCs w:val="24"/>
          <w:lang w:val="en-US"/>
        </w:rPr>
        <w:t>in 3p14.1</w:t>
      </w:r>
      <w:r w:rsidR="00B72DDC" w:rsidRPr="004830B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861C6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2C26" w:rsidRPr="004830B9">
        <w:rPr>
          <w:rFonts w:ascii="Times New Roman" w:hAnsi="Times New Roman" w:cs="Times New Roman"/>
          <w:sz w:val="24"/>
          <w:szCs w:val="24"/>
          <w:lang w:val="en-US"/>
        </w:rPr>
        <w:t>achieved genome-wide significance in TwinGene (</w:t>
      </w:r>
      <w:r w:rsidR="00ED381B" w:rsidRPr="004830B9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D32BE9" w:rsidRPr="004830B9">
        <w:rPr>
          <w:rFonts w:ascii="Times New Roman" w:hAnsi="Times New Roman" w:cs="Times New Roman"/>
          <w:sz w:val="24"/>
          <w:szCs w:val="24"/>
          <w:lang w:val="en-US"/>
        </w:rPr>
        <w:t>=2.7</w:t>
      </w:r>
      <w:r w:rsidR="00152CD6" w:rsidRPr="004830B9">
        <w:rPr>
          <w:rFonts w:ascii="Times New Roman" w:hAnsi="Times New Roman" w:cs="Times New Roman"/>
          <w:sz w:val="24"/>
          <w:szCs w:val="24"/>
          <w:lang w:val="en-US"/>
        </w:rPr>
        <w:t>×</w:t>
      </w:r>
      <w:r w:rsidR="004C2C26" w:rsidRPr="004830B9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4C2C26" w:rsidRPr="004830B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8</w:t>
      </w:r>
      <w:r w:rsidR="004C2C26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="00B72DDC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while no 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genome-wide significant SNPs </w:t>
      </w:r>
      <w:r w:rsidR="00B72DDC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were observed in the other two </w:t>
      </w:r>
      <w:r w:rsidR="004C047F" w:rsidRPr="004830B9">
        <w:rPr>
          <w:rFonts w:ascii="Times New Roman" w:hAnsi="Times New Roman" w:cs="Times New Roman"/>
          <w:sz w:val="24"/>
          <w:szCs w:val="24"/>
          <w:lang w:val="en-US"/>
        </w:rPr>
        <w:t>studies</w:t>
      </w:r>
      <w:r w:rsidR="00B72DDC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40C9A" w:rsidRPr="004830B9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Supplementary Material, Fig. </w:t>
      </w:r>
      <w:r w:rsidR="00C927EF" w:rsidRPr="004830B9">
        <w:rPr>
          <w:rFonts w:ascii="Times New Roman" w:hAnsi="Times New Roman" w:cs="Times New Roman"/>
          <w:color w:val="0070C0"/>
          <w:sz w:val="24"/>
          <w:szCs w:val="24"/>
          <w:lang w:val="en-US"/>
        </w:rPr>
        <w:t>S1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). In the discovery phase meta-analysis of these three GWAS results (total n=3002), two SNPs in 1p31.3 and </w:t>
      </w:r>
      <w:r w:rsidR="006703CD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six 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SNPs in 11q24.1 achieved </w:t>
      </w:r>
      <w:r w:rsidR="00152CD6" w:rsidRPr="004830B9">
        <w:rPr>
          <w:rFonts w:ascii="Times New Roman" w:hAnsi="Times New Roman" w:cs="Times New Roman"/>
          <w:sz w:val="24"/>
          <w:szCs w:val="24"/>
          <w:lang w:val="en-US"/>
        </w:rPr>
        <w:t>genome-wide significance (P&lt;5.0×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C927EF" w:rsidRPr="004830B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8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927EF" w:rsidRPr="004830B9">
        <w:rPr>
          <w:rFonts w:ascii="Times New Roman" w:hAnsi="Times New Roman" w:cs="Times New Roman"/>
          <w:color w:val="0070C0"/>
          <w:sz w:val="24"/>
          <w:szCs w:val="24"/>
          <w:lang w:val="en-US"/>
        </w:rPr>
        <w:t>Fig</w:t>
      </w:r>
      <w:r w:rsidR="00C927EF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.</w:t>
      </w:r>
      <w:r w:rsidR="00C40C9A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C927EF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1A; Supplementary Material, Table S1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), with negligible inflation of the signal from population stratification or</w:t>
      </w:r>
      <w:r w:rsidR="0042573B">
        <w:rPr>
          <w:rFonts w:ascii="Times New Roman" w:hAnsi="Times New Roman" w:cs="Times New Roman"/>
          <w:sz w:val="24"/>
          <w:szCs w:val="24"/>
          <w:lang w:val="en-US"/>
        </w:rPr>
        <w:t xml:space="preserve"> other sources, lambda (λ)=</w:t>
      </w:r>
      <w:r w:rsidR="0042573B">
        <w:rPr>
          <w:rFonts w:ascii="Times New Roman" w:hAnsi="Times New Roman" w:cs="Times New Roman" w:hint="eastAsia"/>
          <w:sz w:val="24"/>
          <w:szCs w:val="24"/>
          <w:lang w:val="en-US"/>
        </w:rPr>
        <w:t>1.001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927EF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</w:t>
      </w:r>
      <w:r w:rsidR="0045555F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C927EF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1B</w:t>
      </w:r>
      <w:r w:rsidR="00C317E3" w:rsidRPr="00B27F71">
        <w:rPr>
          <w:rFonts w:ascii="Times New Roman" w:hAnsi="Times New Roman" w:cs="Times New Roman"/>
          <w:sz w:val="24"/>
          <w:szCs w:val="24"/>
          <w:lang w:val="en-US"/>
        </w:rPr>
        <w:t>). Validation of the eight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830B9">
        <w:rPr>
          <w:rFonts w:ascii="Times New Roman" w:hAnsi="Times New Roman" w:cs="Times New Roman"/>
          <w:sz w:val="24"/>
          <w:szCs w:val="24"/>
          <w:lang w:val="en-US"/>
        </w:rPr>
        <w:t>associated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SNPs </w:t>
      </w:r>
      <w:r w:rsidR="00BF4D81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27614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F4D81">
        <w:rPr>
          <w:rFonts w:ascii="Times New Roman" w:hAnsi="Times New Roman" w:cs="Times New Roman"/>
          <w:sz w:val="24"/>
          <w:szCs w:val="24"/>
          <w:lang w:val="en-US"/>
        </w:rPr>
        <w:t xml:space="preserve">discovery GWAS meta-analysis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was sought in the fourth cohort (n=646)</w:t>
      </w:r>
      <w:r w:rsidR="00A2499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4994" w:rsidRPr="00A24994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DF4A80" w:rsidRPr="006A52F2">
        <w:rPr>
          <w:rFonts w:ascii="Times New Roman" w:hAnsi="Times New Roman" w:cs="Times New Roman"/>
          <w:sz w:val="24"/>
          <w:szCs w:val="24"/>
          <w:lang w:val="en-US"/>
        </w:rPr>
        <w:t>he two SNPs in 1p31.3 were</w:t>
      </w:r>
      <w:r w:rsidR="00DF4A80" w:rsidRPr="006A52F2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DF4A80" w:rsidRPr="004830B9">
        <w:rPr>
          <w:rFonts w:ascii="Times New Roman" w:hAnsi="Times New Roman" w:cs="Times New Roman" w:hint="eastAsia"/>
          <w:sz w:val="24"/>
          <w:szCs w:val="24"/>
          <w:lang w:val="en-US"/>
        </w:rPr>
        <w:t>not significant (P</w:t>
      </w:r>
      <w:r w:rsidR="00227DEC" w:rsidRPr="004830B9">
        <w:rPr>
          <w:rFonts w:ascii="Times New Roman" w:hAnsi="Times New Roman" w:cs="Times New Roman"/>
          <w:sz w:val="24"/>
          <w:szCs w:val="24"/>
          <w:lang w:val="en-US"/>
        </w:rPr>
        <w:t>≥</w:t>
      </w:r>
      <w:r w:rsidR="00DF4A80" w:rsidRPr="004830B9">
        <w:rPr>
          <w:rFonts w:ascii="Times New Roman" w:hAnsi="Times New Roman" w:cs="Times New Roman" w:hint="eastAsia"/>
          <w:sz w:val="24"/>
          <w:szCs w:val="24"/>
          <w:lang w:val="en-US"/>
        </w:rPr>
        <w:t>0.164)</w:t>
      </w:r>
      <w:r w:rsidR="00F00751" w:rsidRPr="004830B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F4A80" w:rsidRPr="004830B9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but </w:t>
      </w:r>
      <w:r w:rsidR="00D2043A" w:rsidRPr="004830B9">
        <w:rPr>
          <w:rFonts w:ascii="Times New Roman" w:hAnsi="Times New Roman" w:cs="Times New Roman"/>
          <w:sz w:val="24"/>
          <w:szCs w:val="24"/>
          <w:lang w:val="en-US"/>
        </w:rPr>
        <w:t>all of the six SNPs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in 11q24.1</w:t>
      </w:r>
      <w:r w:rsidR="00D2043A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were</w:t>
      </w:r>
      <w:r w:rsidR="00704DB3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successfully replicated (P&lt;</w:t>
      </w:r>
      <w:r w:rsidR="002C1276" w:rsidRPr="004830B9">
        <w:rPr>
          <w:rFonts w:ascii="Times New Roman" w:hAnsi="Times New Roman" w:cs="Times New Roman"/>
          <w:sz w:val="24"/>
          <w:szCs w:val="24"/>
          <w:lang w:val="en-US"/>
        </w:rPr>
        <w:t>6.5×10</w:t>
      </w:r>
      <w:r w:rsidR="002C1276" w:rsidRPr="004830B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FA2B08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02283" w:rsidRPr="004830B9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Supplementary Material, </w:t>
      </w:r>
      <w:r w:rsidR="00FA2B08" w:rsidRPr="004830B9">
        <w:rPr>
          <w:rFonts w:ascii="Times New Roman" w:hAnsi="Times New Roman" w:cs="Times New Roman"/>
          <w:color w:val="0070C0"/>
          <w:sz w:val="24"/>
          <w:szCs w:val="24"/>
          <w:lang w:val="en-US"/>
        </w:rPr>
        <w:t>Table S2</w:t>
      </w:r>
      <w:r w:rsidR="00B902E2" w:rsidRPr="004830B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>.  Based on all four studies, the allelic effect size (beta, β) of</w:t>
      </w:r>
      <w:r w:rsidR="005423E9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the leading SNP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A47C0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rs35923643-G </w:t>
      </w:r>
      <w:r w:rsidR="0070566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in 11q24.1 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>was 0.19 [95% co</w:t>
      </w:r>
      <w:r w:rsidR="0072556F">
        <w:rPr>
          <w:rFonts w:ascii="Times New Roman" w:hAnsi="Times New Roman" w:cs="Times New Roman"/>
          <w:sz w:val="24"/>
          <w:szCs w:val="24"/>
          <w:lang w:val="en-US"/>
        </w:rPr>
        <w:t>nfidence interval (CI) 0.13-0.24</w:t>
      </w:r>
      <w:r w:rsidR="00DA47C0" w:rsidRPr="004830B9">
        <w:rPr>
          <w:rFonts w:ascii="Times New Roman" w:hAnsi="Times New Roman" w:cs="Times New Roman"/>
          <w:sz w:val="24"/>
          <w:szCs w:val="24"/>
          <w:lang w:val="en-US"/>
        </w:rPr>
        <w:t>, P=4.3×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C927EF" w:rsidRPr="004830B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C927EF" w:rsidRPr="00A2499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1</w:t>
      </w:r>
      <w:r w:rsidR="00C927EF" w:rsidRPr="00A24994">
        <w:rPr>
          <w:rFonts w:ascii="Times New Roman" w:hAnsi="Times New Roman" w:cs="Times New Roman"/>
          <w:sz w:val="24"/>
          <w:szCs w:val="24"/>
          <w:lang w:val="en-US"/>
        </w:rPr>
        <w:t>] rank order normalized standard deviation (SD) of IgM anti-PC per allele (</w:t>
      </w:r>
      <w:r w:rsidR="00311444">
        <w:rPr>
          <w:rFonts w:ascii="Times New Roman" w:hAnsi="Times New Roman" w:cs="Times New Roman"/>
          <w:color w:val="0070C0"/>
          <w:sz w:val="24"/>
          <w:szCs w:val="24"/>
          <w:lang w:val="en-US"/>
        </w:rPr>
        <w:t>Table 2</w:t>
      </w:r>
      <w:r w:rsidR="009E4F0D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; </w:t>
      </w:r>
      <w:r w:rsidR="009E4F0D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T</w:t>
      </w:r>
      <w:r w:rsidR="009E4F0D">
        <w:rPr>
          <w:rFonts w:ascii="Times New Roman" w:hAnsi="Times New Roman" w:cs="Times New Roman"/>
          <w:color w:val="0070C0"/>
          <w:sz w:val="24"/>
          <w:szCs w:val="24"/>
          <w:lang w:val="en-US"/>
        </w:rPr>
        <w:t>able S3</w:t>
      </w:r>
      <w:r w:rsidR="00C03ED0" w:rsidRPr="00A24994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F32F1E"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These six SNPs </w:t>
      </w:r>
      <w:r w:rsidR="00B2729B">
        <w:rPr>
          <w:rFonts w:ascii="Times New Roman" w:hAnsi="Times New Roman" w:cs="Times New Roman"/>
          <w:sz w:val="24"/>
          <w:szCs w:val="24"/>
          <w:lang w:val="en-US"/>
        </w:rPr>
        <w:t>are i</w:t>
      </w:r>
      <w:r w:rsidR="00276144">
        <w:rPr>
          <w:rFonts w:ascii="Times New Roman" w:hAnsi="Times New Roman" w:cs="Times New Roman"/>
          <w:sz w:val="24"/>
          <w:szCs w:val="24"/>
          <w:lang w:val="en-US"/>
        </w:rPr>
        <w:t>n strong linkage disequilibrium</w:t>
      </w:r>
      <w:r w:rsidR="00B2729B">
        <w:rPr>
          <w:rFonts w:ascii="Times New Roman" w:hAnsi="Times New Roman" w:cs="Times New Roman"/>
          <w:sz w:val="24"/>
          <w:szCs w:val="24"/>
          <w:lang w:val="en-US"/>
        </w:rPr>
        <w:t xml:space="preserve"> (LD) </w:t>
      </w:r>
      <w:r w:rsidR="00F00751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in a 131kb block that overlaps with the GRAM domain containing 1B (</w:t>
      </w:r>
      <w:r w:rsidR="00C927EF" w:rsidRPr="00B27F71">
        <w:rPr>
          <w:rFonts w:ascii="Times New Roman" w:hAnsi="Times New Roman" w:cs="Times New Roman"/>
          <w:i/>
          <w:sz w:val="24"/>
          <w:szCs w:val="24"/>
          <w:lang w:val="en-US"/>
        </w:rPr>
        <w:t>GRAMD1B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) gene</w:t>
      </w:r>
      <w:r w:rsidR="00B2729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729B" w:rsidRPr="00975D95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805C9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 1</w:t>
      </w:r>
      <w:r w:rsidR="00311444">
        <w:rPr>
          <w:rFonts w:ascii="Times New Roman" w:hAnsi="Times New Roman" w:cs="Times New Roman"/>
          <w:color w:val="0070C0"/>
          <w:sz w:val="24"/>
          <w:szCs w:val="24"/>
          <w:lang w:val="en-US"/>
        </w:rPr>
        <w:t>C</w:t>
      </w:r>
      <w:r w:rsidR="00B2729B" w:rsidRPr="00B2729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927EF" w:rsidRPr="00B2729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B5691" w:rsidRPr="00B2729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5691"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The mean </w:t>
      </w:r>
      <w:r w:rsidR="000B5691" w:rsidRPr="0006510C">
        <w:rPr>
          <w:rFonts w:ascii="Times New Roman" w:hAnsi="Times New Roman" w:cs="Times New Roman"/>
          <w:sz w:val="24"/>
          <w:szCs w:val="24"/>
          <w:lang w:val="en-US"/>
        </w:rPr>
        <w:t>level</w:t>
      </w:r>
      <w:r w:rsidR="00A0250F" w:rsidRPr="0006510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B5691" w:rsidRPr="0006510C">
        <w:rPr>
          <w:rFonts w:ascii="Times New Roman" w:hAnsi="Times New Roman" w:cs="Times New Roman"/>
          <w:sz w:val="24"/>
          <w:szCs w:val="24"/>
          <w:lang w:val="en-US"/>
        </w:rPr>
        <w:t xml:space="preserve"> of IgM anti-PC </w:t>
      </w:r>
      <w:r w:rsidR="00106612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276144" w:rsidRPr="0006510C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0B5691" w:rsidRPr="0006510C">
        <w:rPr>
          <w:rFonts w:ascii="Times New Roman" w:hAnsi="Times New Roman" w:cs="Times New Roman"/>
          <w:sz w:val="24"/>
          <w:szCs w:val="24"/>
          <w:lang w:val="en-US"/>
        </w:rPr>
        <w:t>genotype group</w:t>
      </w:r>
      <w:r w:rsidR="00A0250F" w:rsidRPr="0006510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B5691" w:rsidRPr="000651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5691"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6672C0"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rs35923643 </w:t>
      </w:r>
      <w:r w:rsidR="00FE5EFD">
        <w:rPr>
          <w:rFonts w:ascii="Times New Roman" w:hAnsi="Times New Roman" w:cs="Times New Roman"/>
          <w:sz w:val="24"/>
          <w:szCs w:val="24"/>
          <w:lang w:val="en-US"/>
        </w:rPr>
        <w:t xml:space="preserve">(and </w:t>
      </w:r>
      <w:r w:rsidR="0011429F">
        <w:rPr>
          <w:rFonts w:ascii="Times New Roman" w:hAnsi="Times New Roman" w:cs="Times New Roman"/>
          <w:sz w:val="24"/>
          <w:szCs w:val="24"/>
          <w:lang w:val="en-US"/>
        </w:rPr>
        <w:t>its</w:t>
      </w:r>
      <w:r w:rsidR="00FE5EFD">
        <w:rPr>
          <w:rFonts w:ascii="Times New Roman" w:hAnsi="Times New Roman" w:cs="Times New Roman"/>
          <w:sz w:val="24"/>
          <w:szCs w:val="24"/>
          <w:lang w:val="en-US"/>
        </w:rPr>
        <w:t xml:space="preserve"> proxy SNP </w:t>
      </w:r>
      <w:r w:rsidR="00FE5EFD" w:rsidRPr="006A52F2">
        <w:rPr>
          <w:rFonts w:ascii="Times New Roman" w:hAnsi="Times New Roman" w:cs="Times New Roman"/>
          <w:sz w:val="24"/>
          <w:szCs w:val="24"/>
          <w:lang w:val="en-US"/>
        </w:rPr>
        <w:t>rs735665</w:t>
      </w:r>
      <w:r w:rsidR="00FE5EFD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B2729B"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0B5691" w:rsidRPr="006A52F2">
        <w:rPr>
          <w:rFonts w:ascii="Times New Roman" w:hAnsi="Times New Roman" w:cs="Times New Roman"/>
          <w:sz w:val="24"/>
          <w:szCs w:val="24"/>
          <w:lang w:val="en-US"/>
        </w:rPr>
        <w:t xml:space="preserve">presented in </w:t>
      </w:r>
      <w:r w:rsidR="00230C56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Table S4</w:t>
      </w:r>
      <w:r w:rsidR="000B5691" w:rsidRPr="006A52F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D83747C" w14:textId="3282615E" w:rsidR="004B6EF1" w:rsidRPr="00B27F71" w:rsidRDefault="004B6EF1" w:rsidP="003C139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5E23F4A" w14:textId="77777777" w:rsidR="008D101E" w:rsidRDefault="00EB48E9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29B">
        <w:rPr>
          <w:rFonts w:ascii="Times New Roman" w:hAnsi="Times New Roman" w:cs="Times New Roman"/>
          <w:b/>
          <w:sz w:val="24"/>
          <w:szCs w:val="24"/>
          <w:lang w:val="en-US"/>
        </w:rPr>
        <w:t>Po</w:t>
      </w:r>
      <w:r w:rsidR="00975528" w:rsidRPr="00B2729B">
        <w:rPr>
          <w:rFonts w:ascii="Times New Roman" w:hAnsi="Times New Roman" w:cs="Times New Roman"/>
          <w:b/>
          <w:sz w:val="24"/>
          <w:szCs w:val="24"/>
          <w:lang w:val="en-US"/>
        </w:rPr>
        <w:t>lygenic risk score anal</w:t>
      </w:r>
      <w:r w:rsidR="00975528" w:rsidRPr="0006510C">
        <w:rPr>
          <w:rFonts w:ascii="Times New Roman" w:hAnsi="Times New Roman" w:cs="Times New Roman"/>
          <w:b/>
          <w:sz w:val="24"/>
          <w:szCs w:val="24"/>
          <w:lang w:val="en-US"/>
        </w:rPr>
        <w:t>ys</w:t>
      </w:r>
      <w:r w:rsidR="00472A06" w:rsidRPr="0006510C"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Pr="00B2729B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</w:p>
    <w:p w14:paraId="68A21A7E" w14:textId="4A7A2662" w:rsidR="00763CC0" w:rsidRPr="008D101E" w:rsidRDefault="006227F5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T</w:t>
      </w:r>
      <w:r w:rsidR="00C927EF" w:rsidRPr="0006510C">
        <w:rPr>
          <w:rFonts w:ascii="Times New Roman" w:hAnsi="Times New Roman" w:cs="Times New Roman"/>
          <w:sz w:val="24"/>
          <w:szCs w:val="24"/>
          <w:lang w:val="en-US"/>
        </w:rPr>
        <w:t xml:space="preserve">he allele </w:t>
      </w:r>
      <w:r w:rsidR="00994D59" w:rsidRPr="0006510C">
        <w:rPr>
          <w:rFonts w:ascii="Times New Roman" w:hAnsi="Times New Roman" w:cs="Times New Roman"/>
          <w:sz w:val="24"/>
          <w:szCs w:val="24"/>
          <w:lang w:val="en-US"/>
        </w:rPr>
        <w:t xml:space="preserve">rs35923643-G (or its </w:t>
      </w:r>
      <w:r w:rsidR="0000149C" w:rsidRPr="0006510C">
        <w:rPr>
          <w:rFonts w:ascii="Times New Roman" w:hAnsi="Times New Roman" w:cs="Times New Roman"/>
          <w:sz w:val="24"/>
          <w:szCs w:val="24"/>
          <w:lang w:val="en-US"/>
        </w:rPr>
        <w:t>proxy SNP rs735665-A</w:t>
      </w:r>
      <w:r w:rsidR="00B6243A" w:rsidRPr="0006510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6243A" w:rsidRPr="00B2729B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B6243A" w:rsidRPr="00B2729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B6243A" w:rsidRPr="00B2729B">
        <w:rPr>
          <w:rFonts w:ascii="Times New Roman" w:hAnsi="Times New Roman" w:cs="Times New Roman"/>
          <w:sz w:val="24"/>
          <w:szCs w:val="24"/>
          <w:lang w:val="en-US"/>
        </w:rPr>
        <w:t>=1, D’=1</w:t>
      </w:r>
      <w:r w:rsidR="00994D59" w:rsidRPr="0006510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927EF" w:rsidRPr="00B2729B">
        <w:rPr>
          <w:rFonts w:ascii="Times New Roman" w:hAnsi="Times New Roman" w:cs="Times New Roman"/>
          <w:sz w:val="24"/>
          <w:szCs w:val="24"/>
          <w:lang w:val="en-US"/>
        </w:rPr>
        <w:t xml:space="preserve"> has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also been recognized as the top risk allele for CLL, as judged by the latest meta-analysis o</w:t>
      </w:r>
      <w:r w:rsidR="00B2729B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six GWAS of CLL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YXc8L0F1dGhvcj48WWVhcj4yMDE3PC9ZZWFyPjxSZWNO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YXc8L0F1dGhvcj48WWVhcj4yMDE3PC9ZZWFyPjxSZWNO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3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In the latest GWAS of </w:t>
      </w:r>
      <w:r w:rsidR="00D32BE9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general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mmunoglobulin levels, rs735665-A was also found to be a main genetic variant </w:t>
      </w:r>
      <w:r w:rsidR="00D32BE9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specific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EC09A5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general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gM, rather than </w:t>
      </w:r>
      <w:r w:rsidR="00714133">
        <w:rPr>
          <w:rFonts w:ascii="Times New Roman" w:hAnsi="Times New Roman" w:cs="Times New Roman"/>
          <w:sz w:val="24"/>
          <w:szCs w:val="24"/>
          <w:lang w:val="en-US"/>
        </w:rPr>
        <w:t xml:space="preserve">general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gA and </w:t>
      </w:r>
      <w:r w:rsidR="00714133">
        <w:rPr>
          <w:rFonts w:ascii="Times New Roman" w:hAnsi="Times New Roman" w:cs="Times New Roman"/>
          <w:sz w:val="24"/>
          <w:szCs w:val="24"/>
          <w:lang w:val="en-US"/>
        </w:rPr>
        <w:t xml:space="preserve">general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gG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b25zc29uPC9BdXRob3I+PFllYXI+MjAxNzwvWWVhcj48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b25zc29uPC9BdXRob3I+PFllYXI+MjAxNzwvWWVhcj48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4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C1120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e shared genetic variants were investigated </w:t>
      </w:r>
      <w:r w:rsidR="00DC114A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B47464">
        <w:rPr>
          <w:rFonts w:ascii="Times New Roman" w:hAnsi="Times New Roman" w:cs="Times New Roman"/>
          <w:sz w:val="24"/>
          <w:szCs w:val="24"/>
          <w:lang w:val="en-US"/>
        </w:rPr>
        <w:t xml:space="preserve">polygenic risk </w:t>
      </w:r>
      <w:r w:rsidR="00B47464" w:rsidRPr="00714133">
        <w:rPr>
          <w:rFonts w:ascii="Times New Roman" w:hAnsi="Times New Roman" w:cs="Times New Roman"/>
          <w:sz w:val="24"/>
          <w:szCs w:val="24"/>
          <w:lang w:val="en-US"/>
        </w:rPr>
        <w:t>score (</w:t>
      </w:r>
      <w:r w:rsidR="00436678" w:rsidRPr="0006510C">
        <w:rPr>
          <w:rFonts w:ascii="Times New Roman" w:hAnsi="Times New Roman" w:cs="Times New Roman"/>
          <w:sz w:val="24"/>
          <w:szCs w:val="24"/>
          <w:lang w:val="en-US"/>
        </w:rPr>
        <w:t>PRS</w:t>
      </w:r>
      <w:r w:rsidR="00B47464" w:rsidRPr="0006510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C1120" w:rsidRPr="0006510C">
        <w:rPr>
          <w:rFonts w:ascii="Times New Roman" w:hAnsi="Times New Roman" w:cs="Times New Roman"/>
          <w:sz w:val="24"/>
          <w:szCs w:val="24"/>
          <w:lang w:val="en-US"/>
        </w:rPr>
        <w:t xml:space="preserve"> and correlation analyses </w:t>
      </w:r>
      <w:r w:rsidR="00DC114A" w:rsidRPr="0006510C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3F155D" w:rsidRPr="0006510C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="003F155D" w:rsidRPr="0071413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C1120" w:rsidRPr="0071413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927EF" w:rsidRPr="00714133">
        <w:rPr>
          <w:rFonts w:ascii="Times New Roman" w:hAnsi="Times New Roman" w:cs="Times New Roman"/>
          <w:sz w:val="24"/>
          <w:szCs w:val="24"/>
          <w:lang w:val="en-US"/>
        </w:rPr>
        <w:t>summary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GWAS results of IgM anti-PC (from o</w:t>
      </w:r>
      <w:r w:rsidR="0021373D" w:rsidRPr="00B27F71">
        <w:rPr>
          <w:rFonts w:ascii="Times New Roman" w:hAnsi="Times New Roman" w:cs="Times New Roman"/>
          <w:sz w:val="24"/>
          <w:szCs w:val="24"/>
          <w:lang w:val="en-US"/>
        </w:rPr>
        <w:t>ur discovery meta-analysis)</w:t>
      </w:r>
      <w:r w:rsidR="00EC09A5" w:rsidRPr="00B27F71">
        <w:rPr>
          <w:rFonts w:ascii="Times New Roman" w:hAnsi="Times New Roman" w:cs="Times New Roman"/>
          <w:sz w:val="24"/>
          <w:szCs w:val="24"/>
          <w:lang w:val="en-US"/>
        </w:rPr>
        <w:t>, IgM [</w:t>
      </w:r>
      <w:r w:rsidR="0021373D" w:rsidRPr="00B27F71">
        <w:rPr>
          <w:rFonts w:ascii="Times New Roman" w:hAnsi="Times New Roman" w:cs="Times New Roman"/>
          <w:sz w:val="24"/>
          <w:szCs w:val="24"/>
          <w:lang w:val="en-US"/>
        </w:rPr>
        <w:t>SNPs</w:t>
      </w:r>
      <w:r w:rsidR="009C1120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373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6F68E3">
        <w:rPr>
          <w:rFonts w:ascii="Times New Roman" w:hAnsi="Times New Roman" w:cs="Times New Roman"/>
          <w:sz w:val="24"/>
          <w:szCs w:val="24"/>
          <w:lang w:val="en-US"/>
        </w:rPr>
        <w:t xml:space="preserve">association </w:t>
      </w:r>
      <w:r w:rsidR="0021373D" w:rsidRPr="00B27F71">
        <w:rPr>
          <w:rFonts w:ascii="Times New Roman" w:hAnsi="Times New Roman" w:cs="Times New Roman"/>
          <w:sz w:val="24"/>
          <w:szCs w:val="24"/>
          <w:lang w:val="en-US"/>
        </w:rPr>
        <w:t>P&lt;1</w:t>
      </w:r>
      <w:r w:rsidR="00007407">
        <w:rPr>
          <w:rFonts w:ascii="Times New Roman" w:hAnsi="Times New Roman" w:cs="Times New Roman"/>
          <w:sz w:val="24"/>
          <w:szCs w:val="24"/>
          <w:lang w:val="en-US"/>
        </w:rPr>
        <w:t>×</w:t>
      </w:r>
      <w:r w:rsidR="0021373D" w:rsidRPr="00B27F71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21373D" w:rsidRPr="00B27F7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6</w:t>
      </w:r>
      <w:r w:rsidR="00D63C7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from Jonsson, S. et al., </w:t>
      </w:r>
      <w:r w:rsidR="00D63C73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b25zc29uPC9BdXRob3I+PFllYXI+MjAxNzwvWWVhcj48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b25zc29uPC9BdXRob3I+PFllYXI+MjAxNzwvWWVhcj48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63C73" w:rsidRPr="00B27F71">
        <w:rPr>
          <w:rFonts w:ascii="Times New Roman" w:hAnsi="Times New Roman" w:cs="Times New Roman"/>
          <w:sz w:val="24"/>
          <w:szCs w:val="24"/>
          <w:lang w:val="en-US"/>
        </w:rPr>
      </w:r>
      <w:r w:rsidR="00D63C73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4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D63C73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C09A5" w:rsidRPr="00B27F71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21373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41B1">
        <w:rPr>
          <w:rFonts w:ascii="Times New Roman" w:hAnsi="Times New Roman" w:cs="Times New Roman"/>
          <w:sz w:val="24"/>
          <w:szCs w:val="24"/>
          <w:lang w:val="en-US"/>
        </w:rPr>
        <w:t xml:space="preserve">and CLL </w:t>
      </w:r>
      <w:r w:rsidR="00D44806" w:rsidRPr="00B27F71">
        <w:rPr>
          <w:rFonts w:ascii="Times New Roman" w:hAnsi="Times New Roman" w:cs="Times New Roman"/>
          <w:sz w:val="24"/>
          <w:szCs w:val="24"/>
          <w:lang w:val="en-US"/>
        </w:rPr>
        <w:t>[</w:t>
      </w:r>
      <w:r w:rsidR="000641B1">
        <w:rPr>
          <w:rFonts w:ascii="Times New Roman" w:hAnsi="Times New Roman" w:cs="Times New Roman"/>
          <w:sz w:val="24"/>
          <w:szCs w:val="24"/>
          <w:lang w:val="en-US"/>
        </w:rPr>
        <w:t xml:space="preserve">from the InterLymph consortium </w:t>
      </w:r>
      <w:r w:rsidR="000641B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XJuZHQ8L0F1dGhvcj48WWVhcj4yMDE2PC9ZZWFyPjxS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XJuZHQ8L0F1dGhvcj48WWVhcj4yMDE2PC9ZZWFyPjxS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641B1">
        <w:rPr>
          <w:rFonts w:ascii="Times New Roman" w:hAnsi="Times New Roman" w:cs="Times New Roman"/>
          <w:sz w:val="24"/>
          <w:szCs w:val="24"/>
          <w:lang w:val="en-US"/>
        </w:rPr>
      </w:r>
      <w:r w:rsidR="000641B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5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0641B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641B1" w:rsidRPr="00B27F71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9C1120" w:rsidRPr="00B27F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F49E904" w14:textId="77777777" w:rsidR="004F3F38" w:rsidRPr="00B27F71" w:rsidRDefault="004F3F38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8171521" w14:textId="07FEBA98" w:rsidR="00622AC2" w:rsidRPr="00B27F71" w:rsidRDefault="007E03B9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RS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based on </w:t>
      </w:r>
      <w:r w:rsidR="00561F6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general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gM </w:t>
      </w:r>
      <w:r w:rsidR="00E015AB">
        <w:rPr>
          <w:rFonts w:ascii="Times New Roman" w:hAnsi="Times New Roman" w:cs="Times New Roman" w:hint="eastAsia"/>
          <w:sz w:val="24"/>
          <w:szCs w:val="24"/>
          <w:lang w:val="en-US"/>
        </w:rPr>
        <w:t>increasing</w:t>
      </w:r>
      <w:r w:rsidR="00E015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381B" w:rsidRPr="00B27F71">
        <w:rPr>
          <w:rFonts w:ascii="Times New Roman" w:hAnsi="Times New Roman" w:cs="Times New Roman"/>
          <w:sz w:val="24"/>
          <w:szCs w:val="24"/>
          <w:lang w:val="en-US"/>
        </w:rPr>
        <w:t>alleles were positively associated with IgM anti-PC</w:t>
      </w:r>
      <w:r w:rsidR="00F369B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07E05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2CD6">
        <w:rPr>
          <w:rFonts w:ascii="Times New Roman" w:hAnsi="Times New Roman" w:cs="Times New Roman"/>
          <w:sz w:val="24"/>
          <w:szCs w:val="24"/>
          <w:lang w:val="en-US"/>
        </w:rPr>
        <w:t>with beta close to 0.5 and P&lt;5×</w:t>
      </w:r>
      <w:r w:rsidR="00597EC2" w:rsidRPr="00B27F71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597EC2" w:rsidRPr="00B27F7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6</w:t>
      </w:r>
      <w:r w:rsidR="00597EC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7E05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across all </w:t>
      </w:r>
      <w:r w:rsidR="00351D10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ested </w:t>
      </w:r>
      <w:r w:rsidR="00C07E05" w:rsidRPr="00B27F71">
        <w:rPr>
          <w:rFonts w:ascii="Times New Roman" w:hAnsi="Times New Roman" w:cs="Times New Roman"/>
          <w:sz w:val="24"/>
          <w:szCs w:val="24"/>
          <w:lang w:val="en-US"/>
        </w:rPr>
        <w:t>P-value threshold quantiles</w:t>
      </w:r>
      <w:r w:rsidR="005B19E5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4A1C8B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 2A</w:t>
      </w:r>
      <w:r w:rsidR="005B19E5" w:rsidRPr="00922F4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61F6D" w:rsidRPr="00B27F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D381B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4448" w:rsidRPr="00B27F71">
        <w:rPr>
          <w:rFonts w:ascii="Times New Roman" w:hAnsi="Times New Roman" w:cs="Times New Roman"/>
          <w:sz w:val="24"/>
          <w:szCs w:val="24"/>
          <w:lang w:val="en-US"/>
        </w:rPr>
        <w:t>Eight out of</w:t>
      </w:r>
      <w:r w:rsidR="00D64DF8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7A8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64DF8" w:rsidRPr="00B27F71">
        <w:rPr>
          <w:rFonts w:ascii="Times New Roman" w:hAnsi="Times New Roman" w:cs="Times New Roman"/>
          <w:sz w:val="24"/>
          <w:szCs w:val="24"/>
          <w:lang w:val="en-US"/>
        </w:rPr>
        <w:t>nine genome-</w:t>
      </w:r>
      <w:r w:rsidR="00D64DF8" w:rsidRPr="004830B9">
        <w:rPr>
          <w:rFonts w:ascii="Times New Roman" w:hAnsi="Times New Roman" w:cs="Times New Roman"/>
          <w:sz w:val="24"/>
          <w:szCs w:val="24"/>
          <w:lang w:val="en-US"/>
        </w:rPr>
        <w:t>wide significant SNPs for general IgM</w:t>
      </w:r>
      <w:r w:rsidR="00674448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were identified in our IgM anti-PC</w:t>
      </w:r>
      <w:r w:rsidR="0096059D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4448" w:rsidRPr="004830B9">
        <w:rPr>
          <w:rFonts w:ascii="Times New Roman" w:hAnsi="Times New Roman" w:cs="Times New Roman"/>
          <w:sz w:val="24"/>
          <w:szCs w:val="24"/>
          <w:lang w:val="en-US"/>
        </w:rPr>
        <w:t>GWAS</w:t>
      </w:r>
      <w:r w:rsidR="00AD68C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6059D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in which </w:t>
      </w:r>
      <w:r w:rsidR="00172B48" w:rsidRPr="004830B9">
        <w:rPr>
          <w:rFonts w:ascii="Times New Roman" w:hAnsi="Times New Roman" w:cs="Times New Roman"/>
          <w:sz w:val="24"/>
          <w:szCs w:val="24"/>
          <w:lang w:val="en-US"/>
        </w:rPr>
        <w:t>rs2476601</w:t>
      </w:r>
      <w:r w:rsidR="00A3218D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FE199A">
        <w:rPr>
          <w:rFonts w:ascii="Times New Roman" w:hAnsi="Times New Roman" w:cs="Times New Roman"/>
          <w:sz w:val="24"/>
          <w:szCs w:val="24"/>
          <w:lang w:val="en-US"/>
        </w:rPr>
        <w:t>P=0.007</w:t>
      </w:r>
      <w:r w:rsidR="00A3218D" w:rsidRPr="004830B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72B48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and rs735665 </w:t>
      </w:r>
      <w:r w:rsidR="00152CD6" w:rsidRPr="004830B9">
        <w:rPr>
          <w:rFonts w:ascii="Times New Roman" w:hAnsi="Times New Roman" w:cs="Times New Roman"/>
          <w:sz w:val="24"/>
          <w:szCs w:val="24"/>
          <w:lang w:val="en-US"/>
        </w:rPr>
        <w:t>(P=3.1×</w:t>
      </w:r>
      <w:r w:rsidR="00A3218D" w:rsidRPr="004830B9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A3218D" w:rsidRPr="004830B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8</w:t>
      </w:r>
      <w:r w:rsidR="00A3218D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674448" w:rsidRPr="004830B9">
        <w:rPr>
          <w:rFonts w:ascii="Times New Roman" w:hAnsi="Times New Roman" w:cs="Times New Roman"/>
          <w:sz w:val="24"/>
          <w:szCs w:val="24"/>
          <w:lang w:val="en-US"/>
        </w:rPr>
        <w:t>achieved nominal significance (</w:t>
      </w:r>
      <w:r w:rsidR="00674448" w:rsidRPr="004830B9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 2B</w:t>
      </w:r>
      <w:r w:rsidR="00674448" w:rsidRPr="004830B9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ED381B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C35B8DD" w14:textId="77777777" w:rsidR="004F3F38" w:rsidRPr="00B27F71" w:rsidRDefault="004F3F38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EC7C580" w14:textId="7B9FF473" w:rsidR="00C927EF" w:rsidRDefault="00ED381B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RS based on IgM </w:t>
      </w:r>
      <w:r w:rsidR="00BF3B4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anti-PC </w:t>
      </w:r>
      <w:r w:rsidR="002C5C4A">
        <w:rPr>
          <w:rFonts w:ascii="Times New Roman" w:hAnsi="Times New Roman" w:cs="Times New Roman"/>
          <w:sz w:val="24"/>
          <w:szCs w:val="24"/>
          <w:lang w:val="en-US"/>
        </w:rPr>
        <w:t xml:space="preserve">increasing </w:t>
      </w:r>
      <w:r w:rsidR="00BF3B4D" w:rsidRPr="00B27F71">
        <w:rPr>
          <w:rFonts w:ascii="Times New Roman" w:hAnsi="Times New Roman" w:cs="Times New Roman"/>
          <w:sz w:val="24"/>
          <w:szCs w:val="24"/>
          <w:lang w:val="en-US"/>
        </w:rPr>
        <w:t>alleles were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associated with higher risk of CLL. Across the 5000 quantiles including genome-wide SNPs with gradually increasing association P-value with IgM anti-PC, the </w:t>
      </w:r>
      <w:r w:rsidR="00351D10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quantile only including the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SNP </w:t>
      </w:r>
      <w:r w:rsidR="001064D8">
        <w:rPr>
          <w:rFonts w:ascii="Times New Roman" w:hAnsi="Times New Roman" w:cs="Times New Roman"/>
          <w:sz w:val="24"/>
          <w:szCs w:val="24"/>
          <w:lang w:val="en-US"/>
        </w:rPr>
        <w:t>rs735665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was best-fitted and explained the largest variance of CLL (Nagelkerke r</w:t>
      </w:r>
      <w:r w:rsidR="00C927EF" w:rsidRPr="00B27F7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=0.006</w:t>
      </w:r>
      <w:r w:rsidR="00152CD6">
        <w:rPr>
          <w:rFonts w:ascii="Times New Roman" w:hAnsi="Times New Roman" w:cs="Times New Roman"/>
          <w:sz w:val="24"/>
          <w:szCs w:val="24"/>
          <w:lang w:val="en-US"/>
        </w:rPr>
        <w:t>, P=1.2×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C927EF" w:rsidRPr="00B27F7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5</w:t>
      </w:r>
      <w:r w:rsidR="00B91027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91027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</w:t>
      </w:r>
      <w:r w:rsidR="00BF0C88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B91027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2C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9C31E1" w:rsidRPr="00B27F71">
        <w:rPr>
          <w:rFonts w:ascii="Times New Roman" w:hAnsi="Times New Roman" w:cs="Times New Roman"/>
          <w:sz w:val="24"/>
          <w:szCs w:val="24"/>
          <w:lang w:val="en-US"/>
        </w:rPr>
        <w:t>All of</w:t>
      </w:r>
      <w:r w:rsidR="000E59A0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9C31E1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33 independent genome-wide </w:t>
      </w:r>
      <w:r w:rsidR="00152CD6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significant </w:t>
      </w:r>
      <w:r w:rsidR="009C31E1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SNPs for CLL were identified in our IgM anti-PC GWAS, </w:t>
      </w:r>
      <w:r w:rsidR="00152CD6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in which </w:t>
      </w:r>
      <w:r w:rsidR="009C31E1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rs9392504 </w:t>
      </w:r>
      <w:r w:rsidR="00BF0C88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(P=0.04) </w:t>
      </w:r>
      <w:r w:rsidR="009C31E1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and rs735665 </w:t>
      </w:r>
      <w:r w:rsidR="00484EBB">
        <w:rPr>
          <w:rFonts w:ascii="Times New Roman" w:hAnsi="Times New Roman" w:cs="Times New Roman"/>
          <w:sz w:val="24"/>
          <w:szCs w:val="24"/>
          <w:lang w:val="en-US"/>
        </w:rPr>
        <w:t>(P=3.1</w:t>
      </w:r>
      <w:r w:rsidR="00742AB4" w:rsidRPr="004830B9">
        <w:rPr>
          <w:rFonts w:ascii="Times New Roman" w:hAnsi="Times New Roman" w:cs="Times New Roman"/>
          <w:sz w:val="24"/>
          <w:szCs w:val="24"/>
          <w:lang w:val="en-US"/>
        </w:rPr>
        <w:t>×10</w:t>
      </w:r>
      <w:r w:rsidR="00484EB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8</w:t>
      </w:r>
      <w:r w:rsidR="00742AB4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9C31E1" w:rsidRPr="004830B9">
        <w:rPr>
          <w:rFonts w:ascii="Times New Roman" w:hAnsi="Times New Roman" w:cs="Times New Roman"/>
          <w:sz w:val="24"/>
          <w:szCs w:val="24"/>
          <w:lang w:val="en-US"/>
        </w:rPr>
        <w:t>achieved nominal significance</w:t>
      </w:r>
      <w:r w:rsidR="00BF0C88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57625D" w:rsidRPr="004830B9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</w:t>
      </w:r>
      <w:r w:rsidR="00BF0C88" w:rsidRPr="004830B9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2D</w:t>
      </w:r>
      <w:r w:rsidR="00BF0C88" w:rsidRPr="004830B9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9C31E1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</w:p>
    <w:p w14:paraId="5DD419B8" w14:textId="56843BC9" w:rsidR="004418EB" w:rsidRDefault="004418EB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FBEB4CB" w14:textId="0D35D6B4" w:rsidR="00502283" w:rsidRPr="003D0B4B" w:rsidRDefault="00436678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PRS based on </w:t>
      </w:r>
      <w:r w:rsidR="00343CA8">
        <w:rPr>
          <w:rFonts w:ascii="Times New Roman" w:hAnsi="Times New Roman" w:cs="Times New Roman" w:hint="eastAsia"/>
          <w:sz w:val="24"/>
          <w:szCs w:val="24"/>
          <w:lang w:val="en-US"/>
        </w:rPr>
        <w:t>increasing</w:t>
      </w:r>
      <w:r w:rsidR="00343C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03808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alleles </w:t>
      </w:r>
      <w:r w:rsidR="004F0E41" w:rsidRPr="003D0B4B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403808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 general IgM (</w:t>
      </w:r>
      <w:r w:rsidR="00862702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across 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quantiles with gradually increasing </w:t>
      </w:r>
      <w:r w:rsidR="004F0E41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threshold for 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>association</w:t>
      </w:r>
      <w:r w:rsidR="004F0E41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>P-value</w:t>
      </w:r>
      <w:r w:rsidR="00EE4A1A">
        <w:rPr>
          <w:rFonts w:ascii="Times New Roman" w:hAnsi="Times New Roman" w:cs="Times New Roman"/>
          <w:sz w:val="24"/>
          <w:szCs w:val="24"/>
          <w:lang w:val="en-US"/>
        </w:rPr>
        <w:t xml:space="preserve">, from </w:t>
      </w:r>
      <w:r w:rsidR="00F25090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4418EB" w:rsidRPr="003D0B4B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EE4A1A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201A2F">
        <w:rPr>
          <w:rFonts w:ascii="Times New Roman" w:hAnsi="Times New Roman" w:cs="Times New Roman"/>
          <w:sz w:val="24"/>
          <w:szCs w:val="24"/>
          <w:lang w:val="en-US"/>
        </w:rPr>
        <w:t>.0</w:t>
      </w:r>
      <w:r w:rsidR="004862A7">
        <w:rPr>
          <w:rFonts w:ascii="Times New Roman" w:hAnsi="Times New Roman" w:cs="Times New Roman"/>
          <w:sz w:val="24"/>
          <w:szCs w:val="24"/>
          <w:lang w:val="en-US"/>
        </w:rPr>
        <w:t>×</w:t>
      </w:r>
      <w:r w:rsidR="004F0E41" w:rsidRPr="003D0B4B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0271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0</w:t>
      </w:r>
      <w:r w:rsidR="004418EB" w:rsidRPr="003D0B4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4418EB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F25090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4418EB" w:rsidRPr="003D0B4B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201A2F">
        <w:rPr>
          <w:rFonts w:ascii="Times New Roman" w:hAnsi="Times New Roman" w:cs="Times New Roman"/>
          <w:sz w:val="24"/>
          <w:szCs w:val="24"/>
          <w:lang w:val="en-US"/>
        </w:rPr>
        <w:t>.0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>×10</w:t>
      </w:r>
      <w:r w:rsidR="00706EDE" w:rsidRPr="003D0B4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6</w:t>
      </w:r>
      <w:r w:rsidR="00403808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) were associated with lower </w:t>
      </w:r>
      <w:r w:rsidR="00403808" w:rsidRPr="003D0B4B">
        <w:rPr>
          <w:rFonts w:ascii="Times New Roman" w:hAnsi="Times New Roman" w:cs="Times New Roman"/>
          <w:sz w:val="24"/>
          <w:szCs w:val="24"/>
          <w:lang w:val="en-US"/>
        </w:rPr>
        <w:lastRenderedPageBreak/>
        <w:t>risk of CLL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20537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Table S5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>). The</w:t>
      </w:r>
      <w:r w:rsidR="003017A3" w:rsidRPr="003D0B4B">
        <w:rPr>
          <w:rFonts w:ascii="Times New Roman" w:hAnsi="Times New Roman" w:cs="Times New Roman"/>
          <w:sz w:val="24"/>
          <w:szCs w:val="24"/>
          <w:lang w:val="en-US"/>
        </w:rPr>
        <w:t>re were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0F3B">
        <w:rPr>
          <w:rFonts w:ascii="Times New Roman" w:hAnsi="Times New Roman" w:cs="Times New Roman"/>
          <w:sz w:val="24"/>
          <w:szCs w:val="24"/>
          <w:lang w:val="en-US"/>
        </w:rPr>
        <w:t>43</w:t>
      </w:r>
      <w:r w:rsidR="003017A3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 independent SNPs (association P-values with general IgM was lower than </w:t>
      </w:r>
      <w:r w:rsidR="00201A2F">
        <w:rPr>
          <w:rFonts w:ascii="Times New Roman" w:hAnsi="Times New Roman" w:cs="Times New Roman"/>
          <w:sz w:val="24"/>
          <w:szCs w:val="24"/>
          <w:lang w:val="en-US"/>
        </w:rPr>
        <w:t>5.0</w:t>
      </w:r>
      <w:r w:rsidR="003017A3" w:rsidRPr="003D0B4B">
        <w:rPr>
          <w:rFonts w:ascii="Times New Roman" w:hAnsi="Times New Roman" w:cs="Times New Roman"/>
          <w:sz w:val="24"/>
          <w:szCs w:val="24"/>
          <w:lang w:val="en-US"/>
        </w:rPr>
        <w:t>×10</w:t>
      </w:r>
      <w:r w:rsidR="003017A3" w:rsidRPr="003D0B4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8</w:t>
      </w:r>
      <w:r w:rsidR="003017A3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6812B3" w:rsidRPr="003D0B4B">
        <w:rPr>
          <w:rFonts w:ascii="Times New Roman" w:hAnsi="Times New Roman" w:cs="Times New Roman"/>
          <w:sz w:val="24"/>
          <w:szCs w:val="24"/>
          <w:lang w:val="en-US"/>
        </w:rPr>
        <w:t>in the</w:t>
      </w:r>
      <w:r w:rsidR="003017A3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best-fitted quantile, </w:t>
      </w:r>
      <w:r w:rsidR="00EF68BB" w:rsidRPr="003D0B4B">
        <w:rPr>
          <w:rFonts w:ascii="Times New Roman" w:hAnsi="Times New Roman" w:cs="Times New Roman"/>
          <w:sz w:val="24"/>
          <w:szCs w:val="24"/>
          <w:lang w:val="en-US"/>
        </w:rPr>
        <w:t>explain</w:t>
      </w:r>
      <w:r w:rsidR="004418EB" w:rsidRPr="003D0B4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EF68BB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 0.</w:t>
      </w:r>
      <w:r w:rsidR="006F6A09" w:rsidRPr="003D0B4B">
        <w:rPr>
          <w:rFonts w:ascii="Times New Roman" w:hAnsi="Times New Roman" w:cs="Times New Roman"/>
          <w:sz w:val="24"/>
          <w:szCs w:val="24"/>
          <w:lang w:val="en-US"/>
        </w:rPr>
        <w:t>003</w:t>
      </w:r>
      <w:r w:rsidR="00EF68BB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18EB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EF68BB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variance of CLL risk </w:t>
      </w:r>
      <w:r w:rsidR="005068E9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4418EB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odds ratio </w:t>
      </w:r>
      <w:r w:rsidR="004418EB" w:rsidRPr="003D0B4B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B53844">
        <w:rPr>
          <w:rFonts w:ascii="Times New Roman" w:hAnsi="Times New Roman" w:cs="Times New Roman"/>
          <w:sz w:val="24"/>
          <w:szCs w:val="24"/>
          <w:lang w:val="en-US"/>
        </w:rPr>
        <w:t>0.69</w:t>
      </w:r>
      <w:r w:rsidR="0065646F">
        <w:rPr>
          <w:rFonts w:ascii="Times New Roman" w:hAnsi="Times New Roman" w:cs="Times New Roman"/>
          <w:sz w:val="24"/>
          <w:szCs w:val="24"/>
          <w:lang w:val="en-US"/>
        </w:rPr>
        <w:t xml:space="preserve"> (95% CI 0.55-0.83, P=4.2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>×10</w:t>
      </w:r>
      <w:r w:rsidR="0065646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8</w:t>
      </w:r>
      <w:r w:rsidR="00706EDE" w:rsidRPr="003D0B4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F68BB" w:rsidRPr="003D0B4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4CC3181" w14:textId="77777777" w:rsidR="00351D10" w:rsidRPr="00B27F71" w:rsidRDefault="00351D10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3B59AE2" w14:textId="2DE0C316" w:rsidR="00D01F01" w:rsidRPr="00B27F71" w:rsidRDefault="00D01F01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t>Functional prediction</w:t>
      </w:r>
    </w:p>
    <w:p w14:paraId="776B0B64" w14:textId="1B618BB2" w:rsidR="007F408D" w:rsidRDefault="00D01F0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e potential function of </w:t>
      </w:r>
      <w:r w:rsidR="002950E1" w:rsidRPr="00B27F7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5068E9">
        <w:rPr>
          <w:rFonts w:ascii="Times New Roman" w:hAnsi="Times New Roman" w:cs="Times New Roman"/>
          <w:sz w:val="24"/>
          <w:szCs w:val="24"/>
          <w:lang w:val="en-US"/>
        </w:rPr>
        <w:t xml:space="preserve"> variants</w:t>
      </w:r>
      <w:r w:rsidR="002950E1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68E9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5068E9" w:rsidRPr="00714133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65E60">
        <w:rPr>
          <w:rFonts w:ascii="Times New Roman" w:hAnsi="Times New Roman" w:cs="Times New Roman"/>
          <w:sz w:val="24"/>
          <w:szCs w:val="24"/>
          <w:lang w:val="en-US"/>
        </w:rPr>
        <w:t xml:space="preserve">top </w:t>
      </w:r>
      <w:r w:rsidR="00B05DED" w:rsidRPr="00965E60">
        <w:rPr>
          <w:rFonts w:ascii="Times New Roman" w:hAnsi="Times New Roman" w:cs="Times New Roman"/>
          <w:sz w:val="24"/>
          <w:szCs w:val="24"/>
          <w:lang w:val="en-US"/>
        </w:rPr>
        <w:t xml:space="preserve">locus 11q24.1 </w:t>
      </w:r>
      <w:r w:rsidR="005B3DE8" w:rsidRPr="00965E60">
        <w:rPr>
          <w:rFonts w:ascii="Times New Roman" w:hAnsi="Times New Roman" w:cs="Times New Roman"/>
          <w:sz w:val="24"/>
          <w:szCs w:val="24"/>
          <w:lang w:val="en-US"/>
        </w:rPr>
        <w:t>shared between</w:t>
      </w:r>
      <w:r w:rsidR="00B05DED" w:rsidRPr="00965E60">
        <w:rPr>
          <w:rFonts w:ascii="Times New Roman" w:hAnsi="Times New Roman" w:cs="Times New Roman"/>
          <w:sz w:val="24"/>
          <w:szCs w:val="24"/>
          <w:lang w:val="en-US"/>
        </w:rPr>
        <w:t xml:space="preserve"> IgM anti-PC and CLL</w:t>
      </w:r>
      <w:r w:rsidR="00D5306F" w:rsidRPr="0071413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14133">
        <w:rPr>
          <w:rFonts w:ascii="Times New Roman" w:hAnsi="Times New Roman" w:cs="Times New Roman"/>
          <w:sz w:val="24"/>
          <w:szCs w:val="24"/>
          <w:lang w:val="en-US"/>
        </w:rPr>
        <w:t>is not known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The LD block </w:t>
      </w:r>
      <w:r w:rsidR="006F03CA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306F" w:rsidRPr="00D5306F">
        <w:rPr>
          <w:rFonts w:ascii="Times New Roman" w:hAnsi="Times New Roman" w:cs="Times New Roman"/>
          <w:sz w:val="24"/>
          <w:szCs w:val="24"/>
          <w:lang w:val="en-US"/>
        </w:rPr>
        <w:t>rs35923643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located was scanned for regulatory marks in leukemia- or immune- cell lines (</w:t>
      </w:r>
      <w:r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Fig.</w:t>
      </w:r>
      <w:r w:rsidR="0045555F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S2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9C3FD7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eaks of histone mark H3K4Me1 (in GM12878) and DNaseI hypersensitivity (in GM12878, CD34+ and GM12865) were found at the position of rs35923643 (</w:t>
      </w:r>
      <w:r w:rsidR="00872A19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Supplementary Material, Fig. </w:t>
      </w:r>
      <w:r w:rsidR="00872A19">
        <w:rPr>
          <w:rFonts w:ascii="Times New Roman" w:hAnsi="Times New Roman" w:cs="Times New Roman"/>
          <w:color w:val="0070C0"/>
          <w:sz w:val="24"/>
          <w:szCs w:val="24"/>
          <w:lang w:val="en-US"/>
        </w:rPr>
        <w:t>S</w:t>
      </w:r>
      <w:r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3A-B</w:t>
      </w:r>
      <w:r w:rsidR="00591AA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178B603" w14:textId="428CD638" w:rsidR="007F408D" w:rsidRDefault="007F408D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1B1CFF4" w14:textId="53244740" w:rsidR="007377D2" w:rsidRDefault="007F408D" w:rsidP="003C139F">
      <w:pPr>
        <w:spacing w:after="0" w:line="480" w:lineRule="auto"/>
        <w:jc w:val="both"/>
        <w:rPr>
          <w:rFonts w:ascii="Times New Roman" w:hAnsi="Times New Roman" w:cs="Times New Roman"/>
          <w:color w:val="0070C0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n the chromatin immunoprecipitation-sequencing (ChIP-seq) experiments from Encyclopedia of DNA Elements (ENCODE), there were suggested binding sites for 22 different </w:t>
      </w:r>
      <w:r w:rsidR="009C4BBA" w:rsidRPr="009C4BBA">
        <w:rPr>
          <w:rFonts w:ascii="Times New Roman" w:hAnsi="Times New Roman" w:cs="Times New Roman"/>
          <w:sz w:val="24"/>
          <w:szCs w:val="24"/>
          <w:lang w:val="en-US"/>
        </w:rPr>
        <w:t xml:space="preserve">transcription factors </w:t>
      </w:r>
      <w:r w:rsidR="009C4BB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TFs</w:t>
      </w:r>
      <w:r w:rsidR="009C4BB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within the ~700bp region around rs35923643 (</w:t>
      </w:r>
      <w:r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Fig.</w:t>
      </w:r>
      <w:r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S</w:t>
      </w:r>
      <w:r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3C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). Among the matched sequences from Find Individual Motif Occurrences (FIMO) tool, the strongest signals were observed for Runt-related transcription factor 3 (RUNX3) and SPI1 (</w:t>
      </w:r>
      <w:r w:rsidR="005C7716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Table S6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). The RUNX3 binding motifs include the SNP rs35923643 (at the position of 391bp), in which Haib_RUNX3_GM12878_Motif1_</w:t>
      </w:r>
      <w:r w:rsidR="009432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fw_ic0 was from a B-cell line. Switching from the major allele T/A at rs35923643 to the minor C/G allele impeded the predicted binding affinity of RUNX3, making the P-value (defined as probability of match for a random sequence with the same length) to increase 10-fold</w:t>
      </w:r>
      <w:r w:rsidR="00803F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6958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Supplementary Material, Fig. </w:t>
      </w:r>
      <w:r>
        <w:rPr>
          <w:rFonts w:ascii="Times New Roman" w:hAnsi="Times New Roman" w:cs="Times New Roman"/>
          <w:color w:val="0070C0"/>
          <w:sz w:val="24"/>
          <w:szCs w:val="24"/>
          <w:lang w:val="en-US"/>
        </w:rPr>
        <w:t>S</w:t>
      </w:r>
      <w:r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3D</w:t>
      </w:r>
      <w:r w:rsidR="00976958">
        <w:rPr>
          <w:rFonts w:ascii="Times New Roman" w:hAnsi="Times New Roman" w:cs="Times New Roman"/>
          <w:color w:val="0070C0"/>
          <w:sz w:val="24"/>
          <w:szCs w:val="24"/>
          <w:lang w:val="en-US"/>
        </w:rPr>
        <w:t>).</w:t>
      </w:r>
    </w:p>
    <w:p w14:paraId="71006275" w14:textId="77777777" w:rsidR="00FA7486" w:rsidRDefault="00FA7486" w:rsidP="003C139F">
      <w:pPr>
        <w:spacing w:after="0" w:line="480" w:lineRule="auto"/>
        <w:jc w:val="both"/>
        <w:rPr>
          <w:rFonts w:ascii="Times New Roman" w:hAnsi="Times New Roman" w:cs="Times New Roman"/>
          <w:color w:val="0070C0"/>
          <w:sz w:val="24"/>
          <w:szCs w:val="24"/>
          <w:lang w:val="en-US"/>
        </w:rPr>
      </w:pPr>
    </w:p>
    <w:p w14:paraId="5903AC7D" w14:textId="622C060B" w:rsidR="00D01F01" w:rsidRPr="00B27F71" w:rsidRDefault="00D01F0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RegulomeDB database </w:t>
      </w:r>
      <w:r w:rsidR="00E74DF3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gave support for rs35923643 to affect the binding of </w:t>
      </w:r>
      <w:r w:rsidR="000F5B9D">
        <w:rPr>
          <w:rFonts w:ascii="Times New Roman" w:hAnsi="Times New Roman" w:cs="Times New Roman"/>
          <w:sz w:val="24"/>
          <w:szCs w:val="24"/>
          <w:lang w:val="en-US"/>
        </w:rPr>
        <w:t>TFs</w:t>
      </w:r>
      <w:r w:rsidR="003A2217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general (</w:t>
      </w:r>
      <w:r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Fig.</w:t>
      </w:r>
      <w:r w:rsidR="00A80E81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4373E1">
        <w:rPr>
          <w:rFonts w:ascii="Times New Roman" w:hAnsi="Times New Roman" w:cs="Times New Roman"/>
          <w:color w:val="0070C0"/>
          <w:sz w:val="24"/>
          <w:szCs w:val="24"/>
          <w:lang w:val="en-US"/>
        </w:rPr>
        <w:t>S4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976958">
        <w:rPr>
          <w:rFonts w:ascii="Times New Roman" w:hAnsi="Times New Roman" w:cs="Times New Roman"/>
          <w:sz w:val="24"/>
          <w:szCs w:val="24"/>
          <w:lang w:val="en-US"/>
        </w:rPr>
        <w:t>Taken together, t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he results indicate that rs35923643 may be a more likely candidate to be the functional variant rather than rs735665 that has been frequently reported for CLL. </w:t>
      </w:r>
    </w:p>
    <w:p w14:paraId="1D1F90E0" w14:textId="2AD3CF0E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F05AAE1" w14:textId="2C61900B" w:rsidR="00C927EF" w:rsidRPr="004830B9" w:rsidRDefault="00046DB8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830B9">
        <w:rPr>
          <w:rFonts w:ascii="Times New Roman" w:hAnsi="Times New Roman" w:cs="Times New Roman"/>
          <w:b/>
          <w:sz w:val="24"/>
          <w:szCs w:val="24"/>
          <w:lang w:val="en-US"/>
        </w:rPr>
        <w:t xml:space="preserve">Phenotypic association between </w:t>
      </w:r>
      <w:r w:rsidR="00C927EF" w:rsidRPr="004830B9">
        <w:rPr>
          <w:rFonts w:ascii="Times New Roman" w:hAnsi="Times New Roman" w:cs="Times New Roman"/>
          <w:b/>
          <w:sz w:val="24"/>
          <w:szCs w:val="24"/>
          <w:lang w:val="en-US"/>
        </w:rPr>
        <w:t>IgM anti-PC and CLL</w:t>
      </w:r>
    </w:p>
    <w:p w14:paraId="77795AD8" w14:textId="585D523E" w:rsidR="00C927EF" w:rsidRPr="00B27F71" w:rsidRDefault="00351D10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830B9">
        <w:rPr>
          <w:rFonts w:ascii="Times New Roman" w:hAnsi="Times New Roman" w:cs="Times New Roman"/>
          <w:sz w:val="24"/>
          <w:szCs w:val="24"/>
          <w:lang w:val="en-US"/>
        </w:rPr>
        <w:t>In a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603B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small 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>nested case-control study</w:t>
      </w:r>
      <w:r w:rsidR="00A603B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(7 prevalent CLL cases, 23 incident CLL cases, </w:t>
      </w:r>
      <w:r w:rsidR="00D67326" w:rsidRPr="004830B9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A603B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3 age- and sex-matched controls for each case)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>, we found IgM anti-PC to be  lower in prevalent CLL cases than in matched controls</w:t>
      </w:r>
      <w:r w:rsidR="00DD3FF9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(P=0.006)</w:t>
      </w:r>
      <w:r w:rsidR="00A603B7" w:rsidRPr="004830B9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4950DF">
        <w:rPr>
          <w:rFonts w:ascii="Times New Roman" w:hAnsi="Times New Roman" w:cs="Times New Roman"/>
          <w:sz w:val="24"/>
          <w:szCs w:val="24"/>
          <w:lang w:val="en-US"/>
        </w:rPr>
        <w:t xml:space="preserve"> while it was not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different between incident CLL cases and their matched controls (</w:t>
      </w:r>
      <w:r w:rsidR="00F7081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=0.227, </w:t>
      </w:r>
      <w:r w:rsidR="00C5687E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Table </w:t>
      </w:r>
      <w:r w:rsidR="00311444">
        <w:rPr>
          <w:rFonts w:ascii="Times New Roman" w:hAnsi="Times New Roman" w:cs="Times New Roman"/>
          <w:color w:val="0070C0"/>
          <w:sz w:val="24"/>
          <w:szCs w:val="24"/>
          <w:lang w:val="en-US"/>
        </w:rPr>
        <w:t>3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4830B9">
        <w:rPr>
          <w:rFonts w:ascii="Times New Roman" w:hAnsi="Times New Roman" w:cs="Times New Roman"/>
          <w:sz w:val="24"/>
          <w:szCs w:val="24"/>
          <w:lang w:val="en-US"/>
        </w:rPr>
        <w:t>No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association between IgM anti-PC and incident CLL risk estimated from </w:t>
      </w:r>
      <w:r w:rsidR="0055017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stratified Cox proportional hazards model </w:t>
      </w:r>
      <w:r w:rsidR="004A515A" w:rsidRPr="00B27F7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306FDE">
        <w:rPr>
          <w:rFonts w:ascii="Times New Roman" w:hAnsi="Times New Roman" w:cs="Times New Roman"/>
          <w:sz w:val="24"/>
          <w:szCs w:val="24"/>
          <w:lang w:val="en-US"/>
        </w:rPr>
        <w:t>P=0.</w:t>
      </w:r>
      <w:r w:rsidR="00306FDE">
        <w:rPr>
          <w:rFonts w:ascii="Times New Roman" w:hAnsi="Times New Roman" w:cs="Times New Roman" w:hint="eastAsia"/>
          <w:sz w:val="24"/>
          <w:szCs w:val="24"/>
          <w:lang w:val="en-US"/>
        </w:rPr>
        <w:t>354</w:t>
      </w:r>
      <w:r w:rsidR="00F7081F" w:rsidRPr="00B27F7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Moreover, we tested whether the difference of IgM anti-PC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between CLL case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and the matched controls was dependent on the time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between sampling and diagnosis.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6E3520" w:rsidRPr="00B27F71">
        <w:rPr>
          <w:rFonts w:ascii="Times New Roman" w:hAnsi="Times New Roman" w:cs="Times New Roman"/>
          <w:sz w:val="24"/>
          <w:szCs w:val="24"/>
          <w:lang w:val="en-US"/>
        </w:rPr>
        <w:t>here was a declining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but not </w:t>
      </w:r>
      <w:r w:rsidR="00C927EF" w:rsidRPr="004830B9">
        <w:rPr>
          <w:rFonts w:ascii="Times New Roman" w:hAnsi="Times New Roman" w:cs="Times New Roman"/>
          <w:sz w:val="24"/>
          <w:szCs w:val="24"/>
          <w:lang w:val="en-US"/>
        </w:rPr>
        <w:t>statistically significant</w:t>
      </w:r>
      <w:r w:rsidR="00AD513E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3520" w:rsidRPr="00B27F71">
        <w:rPr>
          <w:rFonts w:ascii="Times New Roman" w:hAnsi="Times New Roman" w:cs="Times New Roman"/>
          <w:sz w:val="24"/>
          <w:szCs w:val="24"/>
          <w:lang w:val="en-US"/>
        </w:rPr>
        <w:t>trend</w:t>
      </w:r>
      <w:r w:rsidR="0055017D">
        <w:rPr>
          <w:rFonts w:ascii="Times New Roman" w:hAnsi="Times New Roman" w:cs="Times New Roman"/>
          <w:sz w:val="24"/>
          <w:szCs w:val="24"/>
          <w:lang w:val="en-US"/>
        </w:rPr>
        <w:t xml:space="preserve"> (beta=-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0.08, P=0.10, </w:t>
      </w:r>
      <w:r w:rsidR="00766F4D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</w:t>
      </w:r>
      <w:r w:rsidR="00427C5C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766F4D">
        <w:rPr>
          <w:rFonts w:ascii="Times New Roman" w:hAnsi="Times New Roman" w:cs="Times New Roman"/>
          <w:color w:val="0070C0"/>
          <w:sz w:val="24"/>
          <w:szCs w:val="24"/>
          <w:lang w:val="en-US"/>
        </w:rPr>
        <w:t>3</w:t>
      </w:r>
      <w:r w:rsidR="007E6110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; Supplementary Material, Fig.</w:t>
      </w:r>
      <w:r w:rsidR="009A15FC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427C5C">
        <w:rPr>
          <w:rFonts w:ascii="Times New Roman" w:hAnsi="Times New Roman" w:cs="Times New Roman"/>
          <w:color w:val="0070C0"/>
          <w:sz w:val="24"/>
          <w:szCs w:val="24"/>
          <w:lang w:val="en-US"/>
        </w:rPr>
        <w:t>S5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A603B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7661FFC" w14:textId="351B0F08" w:rsidR="00495E31" w:rsidRDefault="00495E3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A1C7BEC" w14:textId="77777777" w:rsidR="00C53636" w:rsidRPr="00B27F71" w:rsidRDefault="00C53636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4D43BA4" w14:textId="4AFA5813" w:rsidR="00290766" w:rsidRPr="00B27F71" w:rsidRDefault="00C927EF" w:rsidP="003C139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t>Discussion</w:t>
      </w:r>
    </w:p>
    <w:p w14:paraId="07C0C109" w14:textId="036EB953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n summary, we show that the same </w:t>
      </w:r>
      <w:r w:rsidRPr="00032336">
        <w:rPr>
          <w:rFonts w:ascii="Times New Roman" w:hAnsi="Times New Roman" w:cs="Times New Roman"/>
          <w:sz w:val="24"/>
          <w:szCs w:val="24"/>
          <w:lang w:val="en-US"/>
        </w:rPr>
        <w:t xml:space="preserve">top </w:t>
      </w:r>
      <w:r w:rsidR="00CF40F9" w:rsidRPr="00032336">
        <w:rPr>
          <w:rFonts w:ascii="Times New Roman" w:hAnsi="Times New Roman" w:cs="Times New Roman"/>
          <w:sz w:val="24"/>
          <w:szCs w:val="24"/>
          <w:lang w:val="en-US"/>
        </w:rPr>
        <w:t xml:space="preserve">variant in </w:t>
      </w:r>
      <w:r w:rsidR="00D95AF9" w:rsidRPr="00032336">
        <w:rPr>
          <w:rFonts w:ascii="Times New Roman" w:hAnsi="Times New Roman" w:cs="Times New Roman"/>
          <w:sz w:val="24"/>
          <w:szCs w:val="24"/>
          <w:lang w:val="en-US"/>
        </w:rPr>
        <w:t>11q24.1</w:t>
      </w:r>
      <w:r w:rsidRPr="00082509">
        <w:rPr>
          <w:rFonts w:ascii="Times New Roman" w:hAnsi="Times New Roman" w:cs="Times New Roman"/>
          <w:sz w:val="24"/>
          <w:szCs w:val="24"/>
          <w:lang w:val="en-US"/>
        </w:rPr>
        <w:t xml:space="preserve"> is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shared between serum level of IgM anti-PC and CLL risk; and that rs35923643-G </w:t>
      </w:r>
      <w:r w:rsidR="003A400E" w:rsidRPr="00B27F71">
        <w:rPr>
          <w:rFonts w:ascii="Times New Roman" w:hAnsi="Times New Roman" w:cs="Times New Roman"/>
          <w:sz w:val="24"/>
          <w:szCs w:val="24"/>
          <w:lang w:val="en-US"/>
        </w:rPr>
        <w:t>constitute</w:t>
      </w:r>
      <w:r w:rsidR="0008250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082509">
        <w:rPr>
          <w:rFonts w:ascii="Times New Roman" w:hAnsi="Times New Roman" w:cs="Times New Roman"/>
          <w:sz w:val="24"/>
          <w:szCs w:val="24"/>
          <w:lang w:val="en-US"/>
        </w:rPr>
        <w:t xml:space="preserve">more likely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functional variant </w:t>
      </w:r>
      <w:r w:rsidR="00082509">
        <w:rPr>
          <w:rFonts w:ascii="Times New Roman" w:hAnsi="Times New Roman" w:cs="Times New Roman"/>
          <w:sz w:val="24"/>
          <w:szCs w:val="24"/>
          <w:lang w:val="en-US"/>
        </w:rPr>
        <w:t xml:space="preserve">than </w:t>
      </w:r>
      <w:r w:rsidR="00082509" w:rsidRPr="00B27F71">
        <w:rPr>
          <w:rFonts w:ascii="Times New Roman" w:hAnsi="Times New Roman" w:cs="Times New Roman"/>
          <w:sz w:val="24"/>
          <w:szCs w:val="24"/>
          <w:lang w:val="en-US"/>
        </w:rPr>
        <w:t>rs735665</w:t>
      </w:r>
      <w:r w:rsidR="006F7E7E">
        <w:rPr>
          <w:rFonts w:ascii="Times New Roman" w:hAnsi="Times New Roman" w:cs="Times New Roman"/>
          <w:sz w:val="24"/>
          <w:szCs w:val="24"/>
          <w:lang w:val="en-US"/>
        </w:rPr>
        <w:t xml:space="preserve"> since it might</w:t>
      </w:r>
      <w:r w:rsidR="0008250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impe</w:t>
      </w:r>
      <w:r w:rsidR="00082509">
        <w:rPr>
          <w:rFonts w:ascii="Times New Roman" w:hAnsi="Times New Roman" w:cs="Times New Roman"/>
          <w:sz w:val="24"/>
          <w:szCs w:val="24"/>
          <w:lang w:val="en-US"/>
        </w:rPr>
        <w:t>de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the binding of tumor suppressor RUNX3. Even though </w:t>
      </w:r>
      <w:r w:rsidRPr="00032336">
        <w:rPr>
          <w:rFonts w:ascii="Times New Roman" w:hAnsi="Times New Roman" w:cs="Times New Roman"/>
          <w:sz w:val="24"/>
          <w:szCs w:val="24"/>
          <w:lang w:val="en-US"/>
        </w:rPr>
        <w:t xml:space="preserve">PRS </w:t>
      </w:r>
      <w:r w:rsidR="00355691" w:rsidRPr="00032336">
        <w:rPr>
          <w:rFonts w:ascii="Times New Roman" w:hAnsi="Times New Roman" w:cs="Times New Roman"/>
          <w:sz w:val="24"/>
          <w:szCs w:val="24"/>
          <w:lang w:val="en-US"/>
        </w:rPr>
        <w:t xml:space="preserve">based on </w:t>
      </w:r>
      <w:r w:rsidR="00CC3DFB">
        <w:rPr>
          <w:rFonts w:ascii="Times New Roman" w:hAnsi="Times New Roman" w:cs="Times New Roman" w:hint="eastAsia"/>
          <w:sz w:val="24"/>
          <w:szCs w:val="24"/>
          <w:lang w:val="en-US"/>
        </w:rPr>
        <w:t>increasing</w:t>
      </w:r>
      <w:r w:rsidR="00355691" w:rsidRPr="00032336">
        <w:rPr>
          <w:rFonts w:ascii="Times New Roman" w:hAnsi="Times New Roman" w:cs="Times New Roman"/>
          <w:sz w:val="24"/>
          <w:szCs w:val="24"/>
          <w:lang w:val="en-US"/>
        </w:rPr>
        <w:t xml:space="preserve"> alleles of </w:t>
      </w:r>
      <w:r w:rsidRPr="00032336">
        <w:rPr>
          <w:rFonts w:ascii="Times New Roman" w:hAnsi="Times New Roman" w:cs="Times New Roman"/>
          <w:sz w:val="24"/>
          <w:szCs w:val="24"/>
          <w:lang w:val="en-US"/>
        </w:rPr>
        <w:t xml:space="preserve">IgM anti-PC </w:t>
      </w:r>
      <w:r w:rsidR="00355691" w:rsidRPr="00032336">
        <w:rPr>
          <w:rFonts w:ascii="Times New Roman" w:hAnsi="Times New Roman" w:cs="Times New Roman"/>
          <w:sz w:val="24"/>
          <w:szCs w:val="24"/>
          <w:lang w:val="en-US"/>
        </w:rPr>
        <w:t>associated with higher risk of CLL</w:t>
      </w:r>
      <w:r w:rsidRPr="0008250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and the top variant contributes most to this, we saw an inverse relation between IgM anti-PC and CLL at the phenotypic level. </w:t>
      </w:r>
    </w:p>
    <w:p w14:paraId="6433A925" w14:textId="77777777" w:rsidR="00A35BB1" w:rsidRPr="00B27F71" w:rsidRDefault="00A35BB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EFBA77A" w14:textId="2BE6DF33" w:rsidR="007A6083" w:rsidRPr="003E6FD7" w:rsidRDefault="00C927EF" w:rsidP="003E6FD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allele </w:t>
      </w:r>
      <w:r w:rsidR="004167E5" w:rsidRPr="00CC71A5">
        <w:rPr>
          <w:rFonts w:ascii="Times New Roman" w:hAnsi="Times New Roman" w:cs="Times New Roman"/>
          <w:sz w:val="24"/>
          <w:szCs w:val="24"/>
          <w:lang w:val="en-US"/>
        </w:rPr>
        <w:t>rs35923643-G</w:t>
      </w:r>
      <w:r w:rsidRPr="00082509">
        <w:rPr>
          <w:rFonts w:ascii="Times New Roman" w:hAnsi="Times New Roman" w:cs="Times New Roman"/>
          <w:sz w:val="24"/>
          <w:szCs w:val="24"/>
          <w:lang w:val="en-US"/>
        </w:rPr>
        <w:t xml:space="preserve"> shared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between IgM anti-PC and CLL could reflect shared influences between susceptibility to </w:t>
      </w:r>
      <w:r w:rsidRPr="00B27F71">
        <w:rPr>
          <w:rFonts w:ascii="Times New Roman" w:hAnsi="Times New Roman" w:cs="Times New Roman"/>
          <w:i/>
          <w:sz w:val="24"/>
          <w:szCs w:val="24"/>
          <w:lang w:val="en-US"/>
        </w:rPr>
        <w:t xml:space="preserve">initiate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a B-cell malignant process and IgM anti-PC level, or it might be due to interactions with other factors such as infections. Serum level of IgM anti-PC is very low or undetectable in newborns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rostegard&lt;/Author&gt;&lt;Year&gt;2014&lt;/Year&gt;&lt;RecNum&gt;31&lt;/RecNum&gt;&lt;DisplayText&gt;(16)&lt;/DisplayText&gt;&lt;record&gt;&lt;rec-number&gt;31&lt;/rec-number&gt;&lt;foreign-keys&gt;&lt;key app="EN" db-id="pwtp5edv9pdaw0eaxpdx9fsms0s5tawx2rpx" timestamp="1518297458"&gt;31&lt;/key&gt;&lt;/foreign-keys&gt;&lt;ref-type name="Journal Article"&gt;17&lt;/ref-type&gt;&lt;contributors&gt;&lt;authors&gt;&lt;author&gt;Frostegard, A. G.&lt;/author&gt;&lt;author&gt;Sjoberg, B. G.&lt;/author&gt;&lt;author&gt;Frostegard, J.&lt;/author&gt;&lt;author&gt;Norman, M.&lt;/author&gt;&lt;/authors&gt;&lt;/contributors&gt;&lt;auth-address&gt;Unit of Immunology and Chronic Disease, Institute of Environmental Medicine, Karolinska Institutet, Stockholm, Sweden.&amp;#xD;Department of Medicine, Karolinska Institutet and Karolinska University Hospital, Huddinge, Sweden.&amp;#xD;Department of Clinical Science, Intervention and Technology, Karolinska Institutet, Stockholm, Sweden.&lt;/auth-address&gt;&lt;titles&gt;&lt;title&gt;IgM-antibodies against phosphorylcholine in mothers and normal or low birth weight term newborn infants&lt;/title&gt;&lt;secondary-title&gt;PLoS One&lt;/secondary-title&gt;&lt;/titles&gt;&lt;periodical&gt;&lt;full-title&gt;PLoS One&lt;/full-title&gt;&lt;/periodical&gt;&lt;pages&gt;e106584&lt;/pages&gt;&lt;volume&gt;9&lt;/volume&gt;&lt;number&gt;9&lt;/number&gt;&lt;keywords&gt;&lt;keyword&gt;Case-Control Studies&lt;/keyword&gt;&lt;keyword&gt;Female&lt;/keyword&gt;&lt;keyword&gt;Humans&lt;/keyword&gt;&lt;keyword&gt;Immunoglobulin M/*blood&lt;/keyword&gt;&lt;keyword&gt;Infant, Low Birth Weight/*blood/immunology&lt;/keyword&gt;&lt;keyword&gt;Infant, Newborn&lt;/keyword&gt;&lt;keyword&gt;Male&lt;/keyword&gt;&lt;keyword&gt;Phosphorylcholine/*immunology&lt;/keyword&gt;&lt;/keywords&gt;&lt;dates&gt;&lt;year&gt;2014&lt;/year&gt;&lt;/dates&gt;&lt;isbn&gt;1932-6203 (Electronic)&amp;#xD;1932-6203 (Linking)&lt;/isbn&gt;&lt;accession-num&gt;25268587&lt;/accession-num&gt;&lt;urls&gt;&lt;related-urls&gt;&lt;url&gt;http://www.ncbi.nlm.nih.gov/pubmed/25268587&lt;/url&gt;&lt;url&gt;http://www.ncbi.nlm.nih.gov/pmc/articles/PMC4182035/pdf/pone.0106584.pdf&lt;/url&gt;&lt;/related-urls&gt;&lt;/urls&gt;&lt;custom2&gt;PMC4182035&lt;/custom2&gt;&lt;electronic-resource-num&gt;10.1371/journal.pone.0106584&lt;/electronic-resource-num&gt;&lt;/record&gt;&lt;/Cite&gt;&lt;/EndNote&gt;</w:instrTex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6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, and it is lower in Swedish as compared to Kitavan people who are exposed to considerable more microorganisms</w:t>
      </w:r>
      <w:r w:rsidR="007C34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34E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9zdGVnYXJkPC9BdXRob3I+PFllYXI+MjAxNzwvWWVh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</w:fldData>
        </w:fldChar>
      </w:r>
      <w:r w:rsidR="003F72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3F72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9zdGVnYXJkPC9BdXRob3I+PFllYXI+MjAxNzwvWWVh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</w:fldData>
        </w:fldChar>
      </w:r>
      <w:r w:rsidR="003F72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3F7260">
        <w:rPr>
          <w:rFonts w:ascii="Times New Roman" w:hAnsi="Times New Roman" w:cs="Times New Roman"/>
          <w:sz w:val="24"/>
          <w:szCs w:val="24"/>
          <w:lang w:val="en-US"/>
        </w:rPr>
      </w:r>
      <w:r w:rsidR="003F72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C34EF">
        <w:rPr>
          <w:rFonts w:ascii="Times New Roman" w:hAnsi="Times New Roman" w:cs="Times New Roman"/>
          <w:sz w:val="24"/>
          <w:szCs w:val="24"/>
          <w:lang w:val="en-US"/>
        </w:rPr>
      </w:r>
      <w:r w:rsidR="007C34E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7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7C34E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10515">
        <w:rPr>
          <w:rFonts w:ascii="Times New Roman" w:hAnsi="Times New Roman" w:cs="Times New Roman"/>
          <w:sz w:val="24"/>
          <w:szCs w:val="24"/>
          <w:lang w:val="en-US"/>
        </w:rPr>
        <w:t>Among ten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types of respiratory tract infections, only pneumonia has been reported to be associated with increased CLL risk 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andgren&lt;/Author&gt;&lt;Year&gt;2007&lt;/Year&gt;&lt;RecNum&gt;23&lt;/RecNum&gt;&lt;DisplayText&gt;(12)&lt;/DisplayText&gt;&lt;record&gt;&lt;rec-number&gt;23&lt;/rec-number&gt;&lt;foreign-keys&gt;&lt;key app="EN" db-id="pwtp5edv9pdaw0eaxpdx9fsms0s5tawx2rpx" timestamp="1518297457"&gt;23&lt;/key&gt;&lt;/foreign-keys&gt;&lt;ref-type name="Journal Article"&gt;17&lt;/ref-type&gt;&lt;contributors&gt;&lt;authors&gt;&lt;author&gt;Landgren, O.&lt;/author&gt;&lt;author&gt;Rapkin, J. S.&lt;/author&gt;&lt;author&gt;Caporaso, N. E.&lt;/author&gt;&lt;author&gt;Mellemkjaer, L.&lt;/author&gt;&lt;author&gt;Gridley, G.&lt;/author&gt;&lt;author&gt;Goldin, L. R.&lt;/author&gt;&lt;author&gt;Engels, E. A.&lt;/author&gt;&lt;/authors&gt;&lt;/contributors&gt;&lt;auth-address&gt;Division of Cancer Epidemiology and Genetics, National Cancer Institute, Bethesda, MD 20892-7236, USA. landgreo@mail.nih.gov&lt;/auth-address&gt;&lt;titles&gt;&lt;title&gt;Respiratory tract infections and subsequent risk of chronic lymphocytic leukemia&lt;/title&gt;&lt;secondary-title&gt;Blood&lt;/secondary-title&gt;&lt;/titles&gt;&lt;periodical&gt;&lt;full-title&gt;Blood&lt;/full-title&gt;&lt;/periodical&gt;&lt;pages&gt;2198-201&lt;/pages&gt;&lt;volume&gt;109&lt;/volume&gt;&lt;number&gt;5&lt;/number&gt;&lt;keywords&gt;&lt;keyword&gt;Aged&lt;/keyword&gt;&lt;keyword&gt;Female&lt;/keyword&gt;&lt;keyword&gt;Humans&lt;/keyword&gt;&lt;keyword&gt;Leukemia, Lymphocytic, Chronic,&lt;/keyword&gt;&lt;keyword&gt;B-Cell/classification/epidemiology/*etiology/*pathology&lt;/keyword&gt;&lt;keyword&gt;Male&lt;/keyword&gt;&lt;keyword&gt;Middle Aged&lt;/keyword&gt;&lt;keyword&gt;Neoplasm Staging&lt;/keyword&gt;&lt;keyword&gt;Respiratory Tract Infections/*complications/epidemiology/immunology/*pathology&lt;/keyword&gt;&lt;keyword&gt;Risk Factors&lt;/keyword&gt;&lt;/keywords&gt;&lt;dates&gt;&lt;year&gt;2007&lt;/year&gt;&lt;pub-dates&gt;&lt;date&gt;Mar 1&lt;/date&gt;&lt;/pub-dates&gt;&lt;/dates&gt;&lt;isbn&gt;0006-4971 (Print)&amp;#xD;0006-4971 (Linking)&lt;/isbn&gt;&lt;accession-num&gt;17082317&lt;/accession-num&gt;&lt;urls&gt;&lt;related-urls&gt;&lt;url&gt;http://www.ncbi.nlm.nih.gov/pubmed/17082317&lt;/url&gt;&lt;url&gt;http://www.bloodjournal.org/content/bloodjournal/109/5/2198.full.pdf&lt;/url&gt;&lt;/related-urls&gt;&lt;/urls&gt;&lt;custom2&gt;PMC1801057&lt;/custom2&gt;&lt;electronic-resource-num&gt;10.1182/blood-2006-08-044008&lt;/electronic-resource-num&gt;&lt;/record&gt;&lt;/Cite&gt;&lt;/EndNote&gt;</w:instrTex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2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Since PC is an epitope on </w:t>
      </w:r>
      <w:r w:rsidR="007A6083" w:rsidRPr="00B27F71">
        <w:rPr>
          <w:rFonts w:ascii="Times New Roman" w:hAnsi="Times New Roman" w:cs="Times New Roman"/>
          <w:i/>
          <w:sz w:val="24"/>
          <w:szCs w:val="24"/>
          <w:lang w:val="en-US"/>
        </w:rPr>
        <w:t>Streptococcus pneumoniae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t>, the production of IgM anti-PC might also</w:t>
      </w:r>
      <w:r w:rsidR="0020594A">
        <w:rPr>
          <w:rFonts w:ascii="Times New Roman" w:hAnsi="Times New Roman" w:cs="Times New Roman"/>
          <w:sz w:val="24"/>
          <w:szCs w:val="24"/>
          <w:lang w:val="en-US"/>
        </w:rPr>
        <w:t xml:space="preserve"> be triggered by such infection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E6F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6567209" w14:textId="77777777" w:rsidR="000067AA" w:rsidRPr="00B27F71" w:rsidRDefault="000067AA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4112BB1" w14:textId="0D8511AD" w:rsidR="00A6647A" w:rsidRDefault="004B0116" w:rsidP="0056211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E006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henotypic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correlation between general IgM and IgM anti-PC is not established in </w:t>
      </w:r>
      <w:r w:rsidR="007E0066" w:rsidRPr="00B27F7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literature</w:t>
      </w:r>
      <w:r w:rsidR="00AD152D" w:rsidRPr="00B27F7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0250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but our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PRS and </w:t>
      </w:r>
      <w:r w:rsidR="0020250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SNP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effect size correlation analyses </w:t>
      </w:r>
      <w:r w:rsidR="0056211D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6211D" w:rsidRPr="0056211D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 2A-B</w:t>
      </w:r>
      <w:r w:rsidR="0056211D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AD152D" w:rsidRPr="00B27F71">
        <w:rPr>
          <w:rFonts w:ascii="Times New Roman" w:hAnsi="Times New Roman" w:cs="Times New Roman"/>
          <w:sz w:val="24"/>
          <w:szCs w:val="24"/>
          <w:lang w:val="en-US"/>
        </w:rPr>
        <w:t>indicate that</w:t>
      </w:r>
      <w:r w:rsidR="0056211D">
        <w:rPr>
          <w:rFonts w:ascii="Times New Roman" w:hAnsi="Times New Roman" w:cs="Times New Roman"/>
          <w:sz w:val="24"/>
          <w:szCs w:val="24"/>
          <w:lang w:val="en-US"/>
        </w:rPr>
        <w:t xml:space="preserve"> they are expected to </w:t>
      </w:r>
      <w:r w:rsidR="0056211D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0067AA" w:rsidRPr="004830B9">
        <w:rPr>
          <w:rFonts w:ascii="Times New Roman" w:hAnsi="Times New Roman" w:cs="Times New Roman"/>
          <w:sz w:val="24"/>
          <w:szCs w:val="24"/>
          <w:lang w:val="en-US"/>
        </w:rPr>
        <w:t>markedly</w:t>
      </w:r>
      <w:r w:rsidR="0056211D" w:rsidRPr="00082509">
        <w:rPr>
          <w:rFonts w:ascii="Times New Roman" w:hAnsi="Times New Roman" w:cs="Times New Roman"/>
          <w:sz w:val="24"/>
          <w:szCs w:val="24"/>
          <w:lang w:val="en-US"/>
        </w:rPr>
        <w:t xml:space="preserve"> correlated</w:t>
      </w:r>
      <w:r w:rsidR="00AD152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This is of course not </w:t>
      </w:r>
      <w:r w:rsidR="007E006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surprising given </w:t>
      </w:r>
      <w:r w:rsidR="00082509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7E0066" w:rsidRPr="00B27F71">
        <w:rPr>
          <w:rFonts w:ascii="Times New Roman" w:hAnsi="Times New Roman" w:cs="Times New Roman"/>
          <w:sz w:val="24"/>
          <w:szCs w:val="24"/>
          <w:lang w:val="en-US"/>
        </w:rPr>
        <w:t>IgM anti-PC is a sub-fraction</w:t>
      </w:r>
      <w:r w:rsidR="00AD152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of general IgM</w:t>
      </w:r>
      <w:r w:rsidR="007E006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955FD" w:rsidRPr="00B27F71">
        <w:rPr>
          <w:rFonts w:ascii="Times New Roman" w:hAnsi="Times New Roman" w:cs="Times New Roman"/>
          <w:sz w:val="24"/>
          <w:szCs w:val="24"/>
          <w:lang w:val="en-US"/>
        </w:rPr>
        <w:t>Because IgM anti-PC has been put forth as a promising biomarker</w:t>
      </w:r>
      <w:r w:rsidR="002D525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for autoimmune and cardiovascular diseases</w:t>
      </w:r>
      <w:r w:rsidR="00177E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77E0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9zdGVnYXJkPC9BdXRob3I+PFllYXI+MjAxMzwvWWVh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</w:fldData>
        </w:fldChar>
      </w:r>
      <w:r w:rsidR="003F72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3F726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9zdGVnYXJkPC9BdXRob3I+PFllYXI+MjAxMzwvWWVh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</w:fldData>
        </w:fldChar>
      </w:r>
      <w:r w:rsidR="003F726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3F7260">
        <w:rPr>
          <w:rFonts w:ascii="Times New Roman" w:hAnsi="Times New Roman" w:cs="Times New Roman"/>
          <w:sz w:val="24"/>
          <w:szCs w:val="24"/>
          <w:lang w:val="en-US"/>
        </w:rPr>
      </w:r>
      <w:r w:rsidR="003F726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77E06">
        <w:rPr>
          <w:rFonts w:ascii="Times New Roman" w:hAnsi="Times New Roman" w:cs="Times New Roman"/>
          <w:sz w:val="24"/>
          <w:szCs w:val="24"/>
          <w:lang w:val="en-US"/>
        </w:rPr>
      </w:r>
      <w:r w:rsidR="00177E0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F726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3F7260" w:rsidRPr="003F7260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, 6-8</w:t>
      </w:r>
      <w:r w:rsidR="003F726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77E0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D525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955F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t has been measured in several cohorts in Sweden. </w:t>
      </w:r>
      <w:r w:rsidR="00F409C9">
        <w:rPr>
          <w:rFonts w:ascii="Times New Roman" w:hAnsi="Times New Roman" w:cs="Times New Roman"/>
          <w:sz w:val="24"/>
          <w:szCs w:val="24"/>
          <w:lang w:val="en-US"/>
        </w:rPr>
        <w:t>However, s</w:t>
      </w:r>
      <w:r w:rsidR="00E955FD" w:rsidRPr="00B27F71">
        <w:rPr>
          <w:rFonts w:ascii="Times New Roman" w:hAnsi="Times New Roman" w:cs="Times New Roman"/>
          <w:sz w:val="24"/>
          <w:szCs w:val="24"/>
          <w:lang w:val="en-US"/>
        </w:rPr>
        <w:t>imilar data for general IgM is not available in these materials</w:t>
      </w:r>
      <w:r w:rsidR="000067A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6F0B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0067AA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unable </w:t>
      </w:r>
      <w:r w:rsidR="00E955F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o investigate the </w:t>
      </w:r>
      <w:r w:rsidR="00E955FD" w:rsidRPr="00CC71A5">
        <w:rPr>
          <w:rFonts w:ascii="Times New Roman" w:hAnsi="Times New Roman" w:cs="Times New Roman"/>
          <w:sz w:val="24"/>
          <w:szCs w:val="24"/>
          <w:lang w:val="en-US"/>
        </w:rPr>
        <w:t>genetic underpinnings</w:t>
      </w:r>
      <w:r w:rsidR="00E955FD" w:rsidRPr="000067AA">
        <w:rPr>
          <w:rFonts w:ascii="Times New Roman" w:hAnsi="Times New Roman" w:cs="Times New Roman"/>
          <w:sz w:val="24"/>
          <w:szCs w:val="24"/>
          <w:lang w:val="en-US"/>
        </w:rPr>
        <w:t xml:space="preserve"> o</w:t>
      </w:r>
      <w:r w:rsidR="00E955FD" w:rsidRPr="00B27F71">
        <w:rPr>
          <w:rFonts w:ascii="Times New Roman" w:hAnsi="Times New Roman" w:cs="Times New Roman"/>
          <w:sz w:val="24"/>
          <w:szCs w:val="24"/>
          <w:lang w:val="en-US"/>
        </w:rPr>
        <w:t>f IgM anti-PC after adjustment for level of general IgM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We believe such analysis is worth perusing since it might reveal </w:t>
      </w:r>
      <w:r w:rsidR="000067AA">
        <w:rPr>
          <w:rFonts w:ascii="Times New Roman" w:hAnsi="Times New Roman" w:cs="Times New Roman"/>
          <w:sz w:val="24"/>
          <w:szCs w:val="24"/>
          <w:lang w:val="en-US"/>
        </w:rPr>
        <w:t>other</w:t>
      </w:r>
      <w:r w:rsidR="007A608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specific signals.</w:t>
      </w:r>
    </w:p>
    <w:p w14:paraId="1E46EC1C" w14:textId="62C33B37" w:rsidR="008D04FD" w:rsidRDefault="008D04FD" w:rsidP="0056211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15AF9A2" w14:textId="360EFAF7" w:rsidR="003A2762" w:rsidRPr="00B27F71" w:rsidRDefault="00D04BCC" w:rsidP="0056211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 the PRS analysis, t</w:t>
      </w:r>
      <w:r w:rsidR="0056211D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56211D" w:rsidRPr="003E6FD7">
        <w:rPr>
          <w:rFonts w:ascii="Times New Roman" w:hAnsi="Times New Roman" w:cs="Times New Roman"/>
          <w:sz w:val="24"/>
          <w:szCs w:val="24"/>
          <w:lang w:val="en-US"/>
        </w:rPr>
        <w:t xml:space="preserve">explained </w:t>
      </w:r>
      <w:r w:rsidR="004236F1" w:rsidRPr="003E6FD7">
        <w:rPr>
          <w:rFonts w:ascii="Times New Roman" w:hAnsi="Times New Roman" w:cs="Times New Roman"/>
          <w:sz w:val="24"/>
          <w:szCs w:val="24"/>
          <w:lang w:val="en-US"/>
        </w:rPr>
        <w:t xml:space="preserve">variance </w:t>
      </w:r>
      <w:r w:rsidR="004236F1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56211D" w:rsidRPr="003E6FD7">
        <w:rPr>
          <w:rFonts w:ascii="Times New Roman" w:hAnsi="Times New Roman" w:cs="Times New Roman"/>
          <w:sz w:val="24"/>
          <w:szCs w:val="24"/>
          <w:lang w:val="en-US"/>
        </w:rPr>
        <w:t xml:space="preserve"> CLL be</w:t>
      </w:r>
      <w:r w:rsidR="00A6647A">
        <w:rPr>
          <w:rFonts w:ascii="Times New Roman" w:hAnsi="Times New Roman" w:cs="Times New Roman"/>
          <w:sz w:val="24"/>
          <w:szCs w:val="24"/>
          <w:lang w:val="en-US"/>
        </w:rPr>
        <w:t>come</w:t>
      </w:r>
      <w:r w:rsidR="000067A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6647A">
        <w:rPr>
          <w:rFonts w:ascii="Times New Roman" w:hAnsi="Times New Roman" w:cs="Times New Roman"/>
          <w:sz w:val="24"/>
          <w:szCs w:val="24"/>
          <w:lang w:val="en-US"/>
        </w:rPr>
        <w:t xml:space="preserve"> reduced </w:t>
      </w:r>
      <w:r w:rsidR="000067AA">
        <w:rPr>
          <w:rFonts w:ascii="Times New Roman" w:hAnsi="Times New Roman" w:cs="Times New Roman"/>
          <w:sz w:val="24"/>
          <w:szCs w:val="24"/>
          <w:lang w:val="en-US"/>
        </w:rPr>
        <w:t xml:space="preserve">when </w:t>
      </w:r>
      <w:r w:rsidR="00A6647A">
        <w:rPr>
          <w:rFonts w:ascii="Times New Roman" w:hAnsi="Times New Roman" w:cs="Times New Roman"/>
          <w:sz w:val="24"/>
          <w:szCs w:val="24"/>
          <w:lang w:val="en-US"/>
        </w:rPr>
        <w:t xml:space="preserve">including more </w:t>
      </w:r>
      <w:r w:rsidR="0056211D" w:rsidRPr="003E6FD7">
        <w:rPr>
          <w:rFonts w:ascii="Times New Roman" w:hAnsi="Times New Roman" w:cs="Times New Roman"/>
          <w:sz w:val="24"/>
          <w:szCs w:val="24"/>
          <w:lang w:val="en-US"/>
        </w:rPr>
        <w:t xml:space="preserve">SNPs with higher </w:t>
      </w:r>
      <w:r w:rsidR="0056211D">
        <w:rPr>
          <w:rFonts w:ascii="Times New Roman" w:hAnsi="Times New Roman" w:cs="Times New Roman"/>
          <w:sz w:val="24"/>
          <w:szCs w:val="24"/>
          <w:lang w:val="en-US"/>
        </w:rPr>
        <w:t xml:space="preserve">P-threshold </w:t>
      </w:r>
      <w:r w:rsidR="00A6647A">
        <w:rPr>
          <w:rFonts w:ascii="Times New Roman" w:hAnsi="Times New Roman" w:cs="Times New Roman"/>
          <w:sz w:val="24"/>
          <w:szCs w:val="24"/>
          <w:lang w:val="en-US"/>
        </w:rPr>
        <w:t xml:space="preserve">in the quantiles </w:t>
      </w:r>
      <w:r w:rsidR="0056211D" w:rsidRPr="00A6647A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6211D" w:rsidRPr="00A6647A">
        <w:rPr>
          <w:rFonts w:ascii="Times New Roman" w:hAnsi="Times New Roman" w:cs="Times New Roman"/>
          <w:color w:val="0070C0"/>
          <w:sz w:val="24"/>
          <w:szCs w:val="24"/>
          <w:lang w:val="en-US"/>
        </w:rPr>
        <w:t>Fig. 2C</w:t>
      </w:r>
      <w:r w:rsidR="0056211D" w:rsidRPr="00A6647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6211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067AA">
        <w:rPr>
          <w:rFonts w:ascii="Times New Roman" w:hAnsi="Times New Roman" w:cs="Times New Roman"/>
          <w:sz w:val="24"/>
          <w:szCs w:val="24"/>
          <w:lang w:val="en-US"/>
        </w:rPr>
        <w:t xml:space="preserve">potentially due to </w:t>
      </w:r>
      <w:r w:rsidR="00816215" w:rsidRPr="003E6FD7">
        <w:rPr>
          <w:rFonts w:ascii="Times New Roman" w:hAnsi="Times New Roman" w:cs="Times New Roman"/>
          <w:sz w:val="24"/>
          <w:szCs w:val="24"/>
          <w:lang w:val="en-US"/>
        </w:rPr>
        <w:t xml:space="preserve">the lack of power </w:t>
      </w:r>
      <w:r w:rsidR="00816215">
        <w:rPr>
          <w:rFonts w:ascii="Times New Roman" w:hAnsi="Times New Roman" w:cs="Times New Roman"/>
          <w:sz w:val="24"/>
          <w:szCs w:val="24"/>
          <w:lang w:val="en-US"/>
        </w:rPr>
        <w:t>with the</w:t>
      </w:r>
      <w:r w:rsidR="0056211D" w:rsidRPr="003E6FD7">
        <w:rPr>
          <w:rFonts w:ascii="Times New Roman" w:hAnsi="Times New Roman" w:cs="Times New Roman"/>
          <w:sz w:val="24"/>
          <w:szCs w:val="24"/>
          <w:lang w:val="en-US"/>
        </w:rPr>
        <w:t xml:space="preserve"> small sample size of our IgM anti-PC GWA</w:t>
      </w:r>
      <w:r w:rsidR="0056211D" w:rsidRPr="003A0CF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6211D" w:rsidRPr="00AE5FE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6211D"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However, the PRS based on general IgM </w:t>
      </w:r>
      <w:r w:rsidR="00D85D1E">
        <w:rPr>
          <w:rFonts w:ascii="Times New Roman" w:hAnsi="Times New Roman" w:cs="Times New Roman"/>
          <w:sz w:val="24"/>
          <w:szCs w:val="24"/>
          <w:lang w:val="en-US"/>
        </w:rPr>
        <w:t>increasing</w:t>
      </w:r>
      <w:r w:rsidR="0056211D"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alleles </w:t>
      </w:r>
      <w:r w:rsidR="00816215"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56211D" w:rsidRPr="00BD422D">
        <w:rPr>
          <w:rFonts w:ascii="Times New Roman" w:hAnsi="Times New Roman" w:cs="Times New Roman"/>
          <w:sz w:val="24"/>
          <w:szCs w:val="24"/>
          <w:lang w:val="en-US"/>
        </w:rPr>
        <w:t>associated with lower risk of CLL</w:t>
      </w:r>
      <w:r w:rsidR="0056211D" w:rsidRPr="003A0C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27D8" w:rsidRPr="00AE5FE7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F027D8">
        <w:rPr>
          <w:rFonts w:ascii="Times New Roman" w:hAnsi="Times New Roman" w:cs="Times New Roman"/>
          <w:sz w:val="24"/>
          <w:szCs w:val="24"/>
          <w:lang w:val="en-US"/>
        </w:rPr>
        <w:t xml:space="preserve">roughout the </w:t>
      </w:r>
      <w:r w:rsidR="009044C9">
        <w:rPr>
          <w:rFonts w:ascii="Times New Roman" w:hAnsi="Times New Roman" w:cs="Times New Roman"/>
          <w:sz w:val="24"/>
          <w:szCs w:val="24"/>
          <w:lang w:val="en-US"/>
        </w:rPr>
        <w:t>tested P-</w:t>
      </w:r>
      <w:r w:rsidR="00F027D8">
        <w:rPr>
          <w:rFonts w:ascii="Times New Roman" w:hAnsi="Times New Roman" w:cs="Times New Roman"/>
          <w:sz w:val="24"/>
          <w:szCs w:val="24"/>
          <w:lang w:val="en-US"/>
        </w:rPr>
        <w:t xml:space="preserve">thresholds </w:t>
      </w:r>
      <w:r w:rsidR="0056211D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B1613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Table S5</w:t>
      </w:r>
      <w:r w:rsidR="0056211D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F027D8" w:rsidRPr="00BD422D">
        <w:rPr>
          <w:rFonts w:ascii="Times New Roman" w:hAnsi="Times New Roman" w:cs="Times New Roman"/>
          <w:sz w:val="24"/>
          <w:szCs w:val="24"/>
          <w:lang w:val="en-US"/>
        </w:rPr>
        <w:t>The difference between these results may reflect that for general IgM</w:t>
      </w:r>
      <w:r w:rsidR="0076694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027D8"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only the subset of 5934 SNPs with association P-value&lt;1.0×10</w:t>
      </w:r>
      <w:r w:rsidR="00F027D8" w:rsidRPr="00BD422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6</w:t>
      </w:r>
      <w:r w:rsidR="00F027D8"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27D8" w:rsidRPr="00BD422D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were available for analysis (the full </w:t>
      </w:r>
      <w:r w:rsidR="008D04FD" w:rsidRPr="00BD422D">
        <w:rPr>
          <w:rFonts w:ascii="Times New Roman" w:hAnsi="Times New Roman" w:cs="Times New Roman"/>
          <w:sz w:val="24"/>
          <w:szCs w:val="24"/>
          <w:lang w:val="en-US"/>
        </w:rPr>
        <w:t>summary statistics have</w:t>
      </w:r>
      <w:r w:rsidR="00F027D8"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not been </w:t>
      </w:r>
      <w:r w:rsidR="00766946">
        <w:rPr>
          <w:rFonts w:ascii="Times New Roman" w:hAnsi="Times New Roman" w:cs="Times New Roman"/>
          <w:sz w:val="24"/>
          <w:szCs w:val="24"/>
          <w:lang w:val="en-US"/>
        </w:rPr>
        <w:t>published);</w:t>
      </w:r>
      <w:r w:rsidR="00F027D8"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or it might indicate actual differences in the associations to CLL between general IgM and IgM anti-PC.</w:t>
      </w:r>
      <w:r w:rsidR="00736B21">
        <w:rPr>
          <w:rFonts w:ascii="Times New Roman" w:hAnsi="Times New Roman" w:cs="Times New Roman"/>
          <w:sz w:val="24"/>
          <w:szCs w:val="24"/>
          <w:lang w:val="en-US"/>
        </w:rPr>
        <w:t xml:space="preserve"> Therefore, </w:t>
      </w:r>
      <w:r w:rsidR="004342A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342A7" w:rsidRPr="004342A7">
        <w:rPr>
          <w:rFonts w:ascii="Times New Roman" w:hAnsi="Times New Roman" w:cs="Times New Roman"/>
          <w:sz w:val="24"/>
          <w:szCs w:val="24"/>
          <w:lang w:val="en-US"/>
        </w:rPr>
        <w:t>pleiotropic effect</w:t>
      </w:r>
      <w:r w:rsidR="004342A7">
        <w:rPr>
          <w:rFonts w:ascii="Times New Roman" w:hAnsi="Times New Roman" w:cs="Times New Roman"/>
          <w:sz w:val="24"/>
          <w:szCs w:val="24"/>
          <w:lang w:val="en-US"/>
        </w:rPr>
        <w:t xml:space="preserve">s and shared genetics between general IgM, IgM anti-PC and CLL are worth to be </w:t>
      </w:r>
      <w:r w:rsidR="00345B76">
        <w:rPr>
          <w:rFonts w:ascii="Times New Roman" w:hAnsi="Times New Roman" w:cs="Times New Roman"/>
          <w:sz w:val="24"/>
          <w:szCs w:val="24"/>
          <w:lang w:val="en-US"/>
        </w:rPr>
        <w:t xml:space="preserve">further </w:t>
      </w:r>
      <w:r w:rsidR="004342A7">
        <w:rPr>
          <w:rFonts w:ascii="Times New Roman" w:hAnsi="Times New Roman" w:cs="Times New Roman"/>
          <w:sz w:val="24"/>
          <w:szCs w:val="24"/>
          <w:lang w:val="en-US"/>
        </w:rPr>
        <w:t>investigated by Mendelian randomization</w:t>
      </w:r>
      <w:r w:rsidR="004342A7" w:rsidRPr="004342A7">
        <w:rPr>
          <w:rFonts w:ascii="Times New Roman" w:hAnsi="Times New Roman" w:cs="Times New Roman"/>
          <w:sz w:val="24"/>
          <w:szCs w:val="24"/>
          <w:lang w:val="en-US"/>
        </w:rPr>
        <w:t>-Egger</w:t>
      </w:r>
      <w:r w:rsidR="004342A7">
        <w:rPr>
          <w:rFonts w:ascii="Times New Roman" w:hAnsi="Times New Roman" w:cs="Times New Roman"/>
          <w:sz w:val="24"/>
          <w:szCs w:val="24"/>
          <w:lang w:val="en-US"/>
        </w:rPr>
        <w:t xml:space="preserve"> and LD score regression in </w:t>
      </w:r>
      <w:r w:rsidR="00345B76">
        <w:rPr>
          <w:rFonts w:ascii="Times New Roman" w:hAnsi="Times New Roman" w:cs="Times New Roman"/>
          <w:sz w:val="24"/>
          <w:szCs w:val="24"/>
          <w:lang w:val="en-US"/>
        </w:rPr>
        <w:t>studies</w:t>
      </w:r>
      <w:r w:rsidR="004342A7">
        <w:rPr>
          <w:rFonts w:ascii="Times New Roman" w:hAnsi="Times New Roman" w:cs="Times New Roman"/>
          <w:sz w:val="24"/>
          <w:szCs w:val="24"/>
          <w:lang w:val="en-US"/>
        </w:rPr>
        <w:t xml:space="preserve"> with larger sample size. </w:t>
      </w:r>
    </w:p>
    <w:p w14:paraId="324D50FB" w14:textId="77777777" w:rsidR="00A35BB1" w:rsidRPr="00B27F71" w:rsidRDefault="00A35BB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D5A27D4" w14:textId="6C4859C8" w:rsidR="003B6D8B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The allele frequency of </w:t>
      </w:r>
      <w:r w:rsidR="00641DD6" w:rsidRPr="00C53636">
        <w:rPr>
          <w:rFonts w:ascii="Times New Roman" w:hAnsi="Times New Roman" w:cs="Times New Roman"/>
          <w:sz w:val="24"/>
          <w:szCs w:val="24"/>
          <w:lang w:val="en-US"/>
        </w:rPr>
        <w:t xml:space="preserve">the proxy SNP </w:t>
      </w:r>
      <w:r w:rsidR="007A501F" w:rsidRPr="002C5C4A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7A501F" w:rsidRPr="00BD422D">
        <w:rPr>
          <w:rFonts w:ascii="Times New Roman" w:hAnsi="Times New Roman" w:cs="Times New Roman"/>
          <w:sz w:val="24"/>
          <w:szCs w:val="24"/>
          <w:lang w:val="en-US"/>
        </w:rPr>
        <w:t>s735665-A</w:t>
      </w:r>
      <w:r w:rsidR="00EE4808"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is very different </w:t>
      </w:r>
      <w:r w:rsidR="00FC1B6C" w:rsidRPr="00BD422D">
        <w:rPr>
          <w:rFonts w:ascii="Times New Roman" w:hAnsi="Times New Roman" w:cs="Times New Roman"/>
          <w:sz w:val="24"/>
          <w:szCs w:val="24"/>
          <w:lang w:val="en-US"/>
        </w:rPr>
        <w:t>among</w:t>
      </w:r>
      <w:r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ethnic groups (</w:t>
      </w:r>
      <w:r w:rsidR="007E6110" w:rsidRPr="00BD422D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Fig.</w:t>
      </w:r>
      <w:r w:rsidR="00A81FFE" w:rsidRPr="00BD422D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3A0EA7" w:rsidRPr="00BD422D">
        <w:rPr>
          <w:rFonts w:ascii="Times New Roman" w:hAnsi="Times New Roman" w:cs="Times New Roman"/>
          <w:color w:val="0070C0"/>
          <w:sz w:val="24"/>
          <w:szCs w:val="24"/>
          <w:lang w:val="en-US"/>
        </w:rPr>
        <w:t>S6</w:t>
      </w:r>
      <w:r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): 1-2% in African and East Asian people, but 14-22% in South Asian, European and American populations. </w:t>
      </w:r>
      <w:r w:rsidR="004830B9">
        <w:rPr>
          <w:rFonts w:ascii="Times New Roman" w:hAnsi="Times New Roman" w:cs="Times New Roman"/>
          <w:sz w:val="24"/>
          <w:szCs w:val="24"/>
          <w:lang w:val="en-US"/>
        </w:rPr>
        <w:t>We</w:t>
      </w:r>
      <w:r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note that these differences coincide with CLL being one of the most common forms of 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leukemia in western countries, while rare in East Asia and Middle East 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dWNobGVtZXI8L0F1dGhvcj48WWVhcj4yMDEzPC9ZZWFy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dWNobGVtZXI8L0F1dGhvcj48WWVhcj4yMDEzPC9ZZWFy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830B9">
        <w:rPr>
          <w:rFonts w:ascii="Times New Roman" w:hAnsi="Times New Roman" w:cs="Times New Roman"/>
          <w:sz w:val="24"/>
          <w:szCs w:val="24"/>
          <w:lang w:val="en-US"/>
        </w:rPr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0, 18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>, but the significance</w:t>
      </w:r>
      <w:r w:rsidRPr="00BD422D">
        <w:rPr>
          <w:rFonts w:ascii="Times New Roman" w:hAnsi="Times New Roman" w:cs="Times New Roman"/>
          <w:sz w:val="24"/>
          <w:szCs w:val="24"/>
          <w:lang w:val="en-US"/>
        </w:rPr>
        <w:t xml:space="preserve"> of these observations remains to be further investigated.</w:t>
      </w:r>
    </w:p>
    <w:p w14:paraId="6586B8BF" w14:textId="77A632BD" w:rsidR="00641DD6" w:rsidRDefault="00641DD6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25E82F8" w14:textId="3005B312" w:rsidR="00641DD6" w:rsidRPr="00B27F71" w:rsidRDefault="00641DD6" w:rsidP="00641DD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B27F71">
        <w:rPr>
          <w:rFonts w:ascii="Times New Roman" w:hAnsi="Times New Roman" w:cs="Times New Roman"/>
          <w:i/>
          <w:sz w:val="24"/>
          <w:szCs w:val="24"/>
          <w:lang w:val="en-US"/>
        </w:rPr>
        <w:t>GRAMD1B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gene close to rs735665 and rs35923643 in 11q24.1 is highly conserved and mainly expressed in nervous- (brain) and immune- tissues (RNA-seq from GTEx Portal), but its function has not been well characterized. GRAM domain is an intracellular protein- or lipids- binding signaling domain, which exists in several membrane-associated proteins like glucosyltransferase, myotubularin and GRAM domain containing 1B protein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oerks&lt;/Author&gt;&lt;Year&gt;2000&lt;/Year&gt;&lt;RecNum&gt;33&lt;/RecNum&gt;&lt;DisplayText&gt;(19)&lt;/DisplayText&gt;&lt;record&gt;&lt;rec-number&gt;33&lt;/rec-number&gt;&lt;foreign-keys&gt;&lt;key app="EN" db-id="pwtp5edv9pdaw0eaxpdx9fsms0s5tawx2rpx" timestamp="1518297458"&gt;33&lt;/key&gt;&lt;/foreign-keys&gt;&lt;ref-type name="Journal Article"&gt;17&lt;/ref-type&gt;&lt;contributors&gt;&lt;authors&gt;&lt;author&gt;Doerks, T.&lt;/author&gt;&lt;author&gt;Strauss, M.&lt;/author&gt;&lt;author&gt;Brendel, M.&lt;/author&gt;&lt;author&gt;Bork, P.&lt;/author&gt;&lt;/authors&gt;&lt;/contributors&gt;&lt;auth-address&gt;EMBL, Meyerhofstr. 1, 69012 Heidelberg and Max-Delbrueck-Centrum, Berlin, Germany.&lt;/auth-address&gt;&lt;titles&gt;&lt;title&gt;GRAM, a novel domain in glucosyltransferases, myotubularins and other putative membrane-associated proteins&lt;/title&gt;&lt;secondary-title&gt;Trends Biochem Sci&lt;/secondary-title&gt;&lt;/titles&gt;&lt;periodical&gt;&lt;full-title&gt;Trends Biochem Sci&lt;/full-title&gt;&lt;/periodical&gt;&lt;pages&gt;483-5&lt;/pages&gt;&lt;volume&gt;25&lt;/volume&gt;&lt;number&gt;10&lt;/number&gt;&lt;keywords&gt;&lt;keyword&gt;*Amino Acid Motifs&lt;/keyword&gt;&lt;keyword&gt;Amino Acid Sequence&lt;/keyword&gt;&lt;keyword&gt;Glucosyltransferases/chemistry/*metabolism&lt;/keyword&gt;&lt;keyword&gt;Membrane Proteins/chemistry/*metabolism&lt;/keyword&gt;&lt;keyword&gt;Molecular Sequence Data&lt;/keyword&gt;&lt;keyword&gt;Protein Tyrosine Phosphatases/chemistry/*metabolism&lt;/keyword&gt;&lt;keyword&gt;Protein Tyrosine Phosphatases, Non-Receptor&lt;/keyword&gt;&lt;keyword&gt;Sequence Homology, Amino Acid&lt;/keyword&gt;&lt;/keywords&gt;&lt;dates&gt;&lt;year&gt;2000&lt;/year&gt;&lt;pub-dates&gt;&lt;date&gt;Oct&lt;/date&gt;&lt;/pub-dates&gt;&lt;/dates&gt;&lt;isbn&gt;0968-0004 (Print)&amp;#xD;0968-0004 (Linking)&lt;/isbn&gt;&lt;accession-num&gt;11050430&lt;/accession-num&gt;&lt;urls&gt;&lt;related-urls&gt;&lt;url&gt;http://www.ncbi.nlm.nih.gov/pubmed/11050430&lt;/url&gt;&lt;url&gt;http://ac.els-cdn.com/S0968000400016649/1-s2.0-S0968000400016649-main.pdf?_tid=66f5bbae-babe-11e6-9d05-00000aab0f01&amp;amp;acdnat=1480923941_f15cfbf1d0900a78e54b82661767dd94&lt;/url&gt;&lt;/related-urls&gt;&lt;/urls&gt;&lt;/record&gt;&lt;/Cite&gt;&lt;/EndNote&gt;</w:instrTex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9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Recently, GRAMD1B was reported to be involved in chemo-resistance and used as potential target to treat ovarian cancer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dTwvQXV0aG9yPjxZZWFyPjIwMTQ8L1llYXI+PFJlY051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dTwvQXV0aG9yPjxZZWFyPjIwMTQ8L1llYXI+PFJlY051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0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4E168AB" w14:textId="1FB7928E" w:rsidR="00A35BB1" w:rsidRPr="00B27F71" w:rsidRDefault="00A35BB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E909BD5" w14:textId="24B27AD7" w:rsidR="00641DD6" w:rsidRDefault="00C927EF" w:rsidP="008D4FD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Chromatin structure and epigenetic programming play important roles in the maturation of B-cells and development of CLL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PYWtlczwvQXV0aG9yPjxZZWFyPjIwMTY8L1llYXI+PFJl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PYWtlczwvQXV0aG9yPjxZZWFyPjIwMTY8L1llYXI+PFJl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1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Our functional prediction suggests </w:t>
      </w:r>
      <w:r w:rsidR="003A400E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the variant rs35923643</w:t>
      </w:r>
      <w:r w:rsidR="00900BC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D829D2">
        <w:rPr>
          <w:rFonts w:ascii="Times New Roman" w:hAnsi="Times New Roman" w:cs="Times New Roman"/>
          <w:sz w:val="24"/>
          <w:szCs w:val="24"/>
          <w:lang w:val="en-US"/>
        </w:rPr>
        <w:t xml:space="preserve">very </w:t>
      </w:r>
      <w:r w:rsidR="00900BC1">
        <w:rPr>
          <w:rFonts w:ascii="Times New Roman" w:hAnsi="Times New Roman" w:cs="Times New Roman"/>
          <w:sz w:val="24"/>
          <w:szCs w:val="24"/>
          <w:lang w:val="en-US"/>
        </w:rPr>
        <w:t xml:space="preserve">high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LD with rs735665</w:t>
      </w:r>
      <w:r w:rsidR="00900BC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400E" w:rsidRPr="00B27F71">
        <w:rPr>
          <w:rFonts w:ascii="Times New Roman" w:hAnsi="Times New Roman" w:cs="Times New Roman"/>
          <w:sz w:val="24"/>
          <w:szCs w:val="24"/>
          <w:lang w:val="en-US"/>
        </w:rPr>
        <w:t>may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400E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constitute a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functional variant that influence regulatory pathways in leukemia- or immune- cells. We found peaks of histone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mark H3K4Me1 and </w:t>
      </w:r>
      <w:r w:rsidR="008D4FDA">
        <w:rPr>
          <w:rFonts w:ascii="Times New Roman" w:hAnsi="Times New Roman" w:cs="Times New Roman"/>
          <w:sz w:val="24"/>
          <w:szCs w:val="24"/>
          <w:lang w:val="en-US"/>
        </w:rPr>
        <w:t>DNase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 hypersensitivity at the position of rs35923643 in B-lymphocytes and hematopoietic stem cells, which indicate that chromatin at this position can be highly remodeled for transcriptional regulation. </w:t>
      </w:r>
      <w:r w:rsidR="00721CF2" w:rsidRPr="00B27F71">
        <w:rPr>
          <w:rFonts w:ascii="Times New Roman" w:hAnsi="Times New Roman" w:cs="Times New Roman"/>
          <w:sz w:val="24"/>
          <w:szCs w:val="24"/>
          <w:lang w:val="en-US"/>
        </w:rPr>
        <w:t>TF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binding site screening by </w:t>
      </w:r>
      <w:r w:rsidR="000C4C73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FIMO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suggested that variation at rs35923643 </w:t>
      </w:r>
      <w:r w:rsidR="00D829D2">
        <w:rPr>
          <w:rFonts w:ascii="Times New Roman" w:hAnsi="Times New Roman" w:cs="Times New Roman"/>
          <w:sz w:val="24"/>
          <w:szCs w:val="24"/>
          <w:lang w:val="en-US"/>
        </w:rPr>
        <w:t xml:space="preserve">could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influence the binding of RUNX3.</w:t>
      </w:r>
      <w:r w:rsidR="008D4FD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2EE84F5" w14:textId="77777777" w:rsidR="00641DD6" w:rsidRDefault="00641DD6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1E25A62" w14:textId="489FED98" w:rsidR="00427284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RUNX3 is a </w:t>
      </w:r>
      <w:r w:rsidR="00721CF2" w:rsidRPr="00B27F71">
        <w:rPr>
          <w:rFonts w:ascii="Times New Roman" w:hAnsi="Times New Roman" w:cs="Times New Roman"/>
          <w:sz w:val="24"/>
          <w:szCs w:val="24"/>
          <w:lang w:val="en-US"/>
        </w:rPr>
        <w:t>TF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with 429 amino acids that binds to the core site 5’-PYGPYGGT-3’, which presents in several enhancers and promoters. </w:t>
      </w:r>
      <w:r w:rsidR="00634266">
        <w:rPr>
          <w:rFonts w:ascii="Times New Roman" w:hAnsi="Times New Roman" w:cs="Times New Roman"/>
          <w:sz w:val="24"/>
          <w:szCs w:val="24"/>
          <w:lang w:val="en-US"/>
        </w:rPr>
        <w:t>It</w:t>
      </w:r>
      <w:r w:rsidR="0063426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acts as a tumor suppressor and may influence cancer development through its central role in immunity </w:t>
      </w:r>
      <w:r w:rsidR="00634266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b3RlbTwvQXV0aG9yPjxZZWFyPjIwMTU8L1llYXI+PFJl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b3RlbTwvQXV0aG9yPjxZZWFyPjIwMTU8L1llYXI+PFJl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34266" w:rsidRPr="00B27F71">
        <w:rPr>
          <w:rFonts w:ascii="Times New Roman" w:hAnsi="Times New Roman" w:cs="Times New Roman"/>
          <w:sz w:val="24"/>
          <w:szCs w:val="24"/>
          <w:lang w:val="en-US"/>
        </w:rPr>
      </w:r>
      <w:r w:rsidR="00634266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2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634266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3426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44D92" w:rsidRPr="00B27F71">
        <w:rPr>
          <w:rFonts w:ascii="Times New Roman" w:hAnsi="Times New Roman" w:cs="Times New Roman"/>
          <w:sz w:val="24"/>
          <w:szCs w:val="24"/>
          <w:lang w:val="en-US"/>
        </w:rPr>
        <w:t>The interaction network output from STRING database</w:t>
      </w:r>
      <w:r w:rsidR="00DE7D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7DD9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emtsYXJjenlrPC9BdXRob3I+PFllYXI+MjAxNTwvWWVh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emtsYXJjenlrPC9BdXRob3I+PFllYXI+MjAxNTwvWWVh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E7DD9" w:rsidRPr="00B27F71">
        <w:rPr>
          <w:rFonts w:ascii="Times New Roman" w:hAnsi="Times New Roman" w:cs="Times New Roman"/>
          <w:sz w:val="24"/>
          <w:szCs w:val="24"/>
          <w:lang w:val="en-US"/>
        </w:rPr>
      </w:r>
      <w:r w:rsidR="00DE7DD9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3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DE7DD9"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44D92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indicates that functional partners of RUNX3 include core-binding factor beta subunit, SMAD family 3/4 and ubiquitin C (</w:t>
      </w:r>
      <w:r w:rsidR="007E6110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Supplementary Material, Fig.</w:t>
      </w:r>
      <w:r w:rsidR="000F4715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6076E4">
        <w:rPr>
          <w:rFonts w:ascii="Times New Roman" w:hAnsi="Times New Roman" w:cs="Times New Roman"/>
          <w:color w:val="0070C0"/>
          <w:sz w:val="24"/>
          <w:szCs w:val="24"/>
          <w:lang w:val="en-US"/>
        </w:rPr>
        <w:t>S7</w:t>
      </w:r>
      <w:r w:rsidR="00244D92" w:rsidRPr="00B27F71">
        <w:rPr>
          <w:rFonts w:ascii="Times New Roman" w:hAnsi="Times New Roman" w:cs="Times New Roman"/>
          <w:sz w:val="24"/>
          <w:szCs w:val="24"/>
          <w:lang w:val="en-US"/>
        </w:rPr>
        <w:t>), which are important components in networks and pathways of macromolecule metabolic processes, stem cell differentiation, cell cycle and protein phosphorylation (</w:t>
      </w:r>
      <w:r w:rsidR="00244D92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Supplementary </w:t>
      </w:r>
      <w:r w:rsidR="007E6110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>Material, Fig.</w:t>
      </w:r>
      <w:r w:rsidR="000F4715" w:rsidRPr="00B27F71">
        <w:rPr>
          <w:rFonts w:ascii="Times New Roman" w:hAnsi="Times New Roman" w:cs="Times New Roman"/>
          <w:color w:val="0070C0"/>
          <w:sz w:val="24"/>
          <w:szCs w:val="24"/>
          <w:lang w:val="en-US"/>
        </w:rPr>
        <w:t xml:space="preserve"> </w:t>
      </w:r>
      <w:r w:rsidR="006076E4">
        <w:rPr>
          <w:rFonts w:ascii="Times New Roman" w:hAnsi="Times New Roman" w:cs="Times New Roman"/>
          <w:color w:val="0070C0"/>
          <w:sz w:val="24"/>
          <w:szCs w:val="24"/>
          <w:lang w:val="en-US"/>
        </w:rPr>
        <w:t>S8</w:t>
      </w:r>
      <w:r w:rsidR="00F60590" w:rsidRPr="00B27F71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904005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B27F71">
        <w:rPr>
          <w:rFonts w:ascii="Times New Roman" w:hAnsi="Times New Roman" w:cs="Times New Roman"/>
          <w:i/>
          <w:sz w:val="24"/>
          <w:szCs w:val="24"/>
          <w:lang w:val="en-US"/>
        </w:rPr>
        <w:t>RUNX3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gene is a common site 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for somatic disruption and translocations in lymphoid malignancies, and it is usually expressed in proliferating B-cells 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rady&lt;/Author&gt;&lt;Year&gt;2009&lt;/Year&gt;&lt;RecNum&gt;41&lt;/RecNum&gt;&lt;DisplayText&gt;(24)&lt;/DisplayText&gt;&lt;record&gt;&lt;rec-number&gt;41&lt;/rec-number&gt;&lt;foreign-keys&gt;&lt;key app="EN" db-id="pwtp5edv9pdaw0eaxpdx9fsms0s5tawx2rpx" timestamp="1518297459"&gt;41&lt;/key&gt;&lt;/foreign-keys&gt;&lt;ref-type name="Journal Article"&gt;17&lt;/ref-type&gt;&lt;contributors&gt;&lt;authors&gt;&lt;author&gt;Brady, G.&lt;/author&gt;&lt;author&gt;Farrell, P. J.&lt;/author&gt;&lt;/authors&gt;&lt;/contributors&gt;&lt;auth-address&gt;Department of Virology, Imperial College London, St Mary&amp;apos;s Campus, London, UK.&lt;/auth-address&gt;&lt;titles&gt;&lt;title&gt;RUNX3-mediated repression of RUNX1 in B cells&lt;/title&gt;&lt;secondary-title&gt;J Cell Physiol&lt;/secondary-title&gt;&lt;/titles&gt;&lt;periodical&gt;&lt;full-title&gt;J Cell Physiol&lt;/full-title&gt;&lt;/periodical&gt;&lt;pages&gt;283-7&lt;/pages&gt;&lt;volume&gt;221&lt;/volume&gt;&lt;number&gt;2&lt;/number&gt;&lt;keywords&gt;&lt;keyword&gt;B-Lymphocytes/*metabolism&lt;/keyword&gt;&lt;keyword&gt;Cell Lineage&lt;/keyword&gt;&lt;keyword&gt;Core Binding Factor alpha Subunits/genetics/*metabolism&lt;/keyword&gt;&lt;keyword&gt;Humans&lt;/keyword&gt;&lt;keyword&gt;Leukemia, B-Cell/metabolism/pathology&lt;/keyword&gt;&lt;keyword&gt;Repressor Proteins/*metabolism&lt;/keyword&gt;&lt;/keywords&gt;&lt;dates&gt;&lt;year&gt;2009&lt;/year&gt;&lt;pub-dates&gt;&lt;date&gt;Nov&lt;/date&gt;&lt;/pub-dates&gt;&lt;/dates&gt;&lt;isbn&gt;1097-4652 (Electronic)&amp;#xD;0021-9541 (Linking)&lt;/isbn&gt;&lt;accession-num&gt;19603429&lt;/accession-num&gt;&lt;urls&gt;&lt;related-urls&gt;&lt;url&gt;http://www.ncbi.nlm.nih.gov/pubmed/19603429&lt;/url&gt;&lt;url&gt;http://onlinelibrary.wiley.com/store/10.1002/jcp.21880/asset/21880_ftp.pdf?v=1&amp;amp;t=iqc5r99s&amp;amp;s=585389a0fb27433303e423b90f106d7663a8f444&lt;/url&gt;&lt;/related-urls&gt;&lt;/urls&gt;&lt;electronic-resource-num&gt;10.1002/jcp.21880&lt;/electronic-resource-num&gt;&lt;/record&gt;&lt;/Cite&gt;&lt;/EndNote&gt;</w:instrTex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4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E5FE7" w:rsidRPr="004830B9">
        <w:rPr>
          <w:rFonts w:ascii="Times New Roman" w:hAnsi="Times New Roman" w:cs="Times New Roman"/>
          <w:sz w:val="24"/>
          <w:szCs w:val="24"/>
          <w:lang w:val="en-US"/>
        </w:rPr>
        <w:t>Despite several indications, we realize that t</w:t>
      </w:r>
      <w:r w:rsidR="003B7C01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D829D2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mechanistic </w:t>
      </w:r>
      <w:r w:rsidR="003B7C01" w:rsidRPr="004830B9">
        <w:rPr>
          <w:rFonts w:ascii="Times New Roman" w:hAnsi="Times New Roman" w:cs="Times New Roman"/>
          <w:sz w:val="24"/>
          <w:szCs w:val="24"/>
          <w:lang w:val="en-US"/>
        </w:rPr>
        <w:t>significan</w:t>
      </w:r>
      <w:r w:rsidR="003A0CFC" w:rsidRPr="004830B9">
        <w:rPr>
          <w:rFonts w:ascii="Times New Roman" w:hAnsi="Times New Roman" w:cs="Times New Roman"/>
          <w:sz w:val="24"/>
          <w:szCs w:val="24"/>
          <w:lang w:val="en-US"/>
        </w:rPr>
        <w:t>ce</w:t>
      </w:r>
      <w:r w:rsidR="003B7C01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D629BD" w:rsidRPr="004830B9">
        <w:rPr>
          <w:rFonts w:ascii="Times New Roman" w:hAnsi="Times New Roman" w:cs="Times New Roman"/>
          <w:sz w:val="24"/>
          <w:szCs w:val="24"/>
          <w:lang w:val="en-US"/>
        </w:rPr>
        <w:t>our</w:t>
      </w:r>
      <w:r w:rsidR="00D829D2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7C01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TF binding </w:t>
      </w:r>
      <w:r w:rsidR="00D829D2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results </w:t>
      </w:r>
      <w:r w:rsidR="003B7C01" w:rsidRPr="004830B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D829D2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dmittedly </w:t>
      </w:r>
      <w:r w:rsidR="00AE5FE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D829D2" w:rsidRPr="004830B9">
        <w:rPr>
          <w:rFonts w:ascii="Times New Roman" w:hAnsi="Times New Roman" w:cs="Times New Roman"/>
          <w:sz w:val="24"/>
          <w:szCs w:val="24"/>
          <w:lang w:val="en-US"/>
        </w:rPr>
        <w:t>speculative</w:t>
      </w:r>
      <w:r w:rsidR="00D629BD" w:rsidRPr="004830B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B7C01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629BD" w:rsidRPr="004830B9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D829D2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alidation </w:t>
      </w:r>
      <w:r w:rsidR="00AE5FE7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D829D2" w:rsidRPr="004830B9">
        <w:rPr>
          <w:rFonts w:ascii="Times New Roman" w:hAnsi="Times New Roman" w:cs="Times New Roman"/>
          <w:sz w:val="24"/>
          <w:szCs w:val="24"/>
          <w:lang w:val="en-US"/>
        </w:rPr>
        <w:t>the involvement of</w:t>
      </w:r>
      <w:r w:rsidR="00D829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7C01">
        <w:rPr>
          <w:rFonts w:ascii="Times New Roman" w:hAnsi="Times New Roman" w:cs="Times New Roman"/>
          <w:sz w:val="24"/>
          <w:szCs w:val="24"/>
          <w:lang w:val="en-US"/>
        </w:rPr>
        <w:t>RUNX3 binding affinity to t</w:t>
      </w:r>
      <w:r w:rsidR="00D629BD">
        <w:rPr>
          <w:rFonts w:ascii="Times New Roman" w:hAnsi="Times New Roman" w:cs="Times New Roman"/>
          <w:sz w:val="24"/>
          <w:szCs w:val="24"/>
          <w:lang w:val="en-US"/>
        </w:rPr>
        <w:t>he</w:t>
      </w:r>
      <w:r w:rsidR="003B7C01">
        <w:rPr>
          <w:rFonts w:ascii="Times New Roman" w:hAnsi="Times New Roman" w:cs="Times New Roman"/>
          <w:sz w:val="24"/>
          <w:szCs w:val="24"/>
          <w:lang w:val="en-US"/>
        </w:rPr>
        <w:t xml:space="preserve"> top genetic variant </w:t>
      </w:r>
      <w:r w:rsidR="00D829D2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3B7C01">
        <w:rPr>
          <w:rFonts w:ascii="Times New Roman" w:hAnsi="Times New Roman" w:cs="Times New Roman"/>
          <w:sz w:val="24"/>
          <w:szCs w:val="24"/>
          <w:lang w:val="en-US"/>
        </w:rPr>
        <w:t>need</w:t>
      </w:r>
      <w:r w:rsidR="00D829D2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3B7C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29D2">
        <w:rPr>
          <w:rFonts w:ascii="Times New Roman" w:hAnsi="Times New Roman" w:cs="Times New Roman"/>
          <w:sz w:val="24"/>
          <w:szCs w:val="24"/>
          <w:lang w:val="en-US"/>
        </w:rPr>
        <w:t xml:space="preserve">from alternative analyses </w:t>
      </w:r>
      <w:r w:rsidR="003B7C01">
        <w:rPr>
          <w:rFonts w:ascii="Times New Roman" w:hAnsi="Times New Roman" w:cs="Times New Roman"/>
          <w:sz w:val="24"/>
          <w:szCs w:val="24"/>
          <w:lang w:val="en-US"/>
        </w:rPr>
        <w:t xml:space="preserve">(e.g. </w:t>
      </w:r>
      <w:r w:rsidR="00D829D2" w:rsidRPr="00187925">
        <w:rPr>
          <w:rFonts w:ascii="Times New Roman" w:hAnsi="Times New Roman" w:cs="Times New Roman"/>
          <w:sz w:val="24"/>
          <w:szCs w:val="24"/>
          <w:lang w:val="en-US"/>
        </w:rPr>
        <w:t xml:space="preserve">other </w:t>
      </w:r>
      <w:r w:rsidR="00D829D2" w:rsidRPr="00C53636">
        <w:rPr>
          <w:rFonts w:ascii="Times New Roman" w:hAnsi="Times New Roman" w:cs="Times New Roman"/>
          <w:i/>
          <w:sz w:val="24"/>
          <w:szCs w:val="24"/>
          <w:lang w:val="en-US"/>
        </w:rPr>
        <w:t>in silico</w:t>
      </w:r>
      <w:r w:rsidR="00D829D2">
        <w:rPr>
          <w:rFonts w:ascii="Times New Roman" w:hAnsi="Times New Roman" w:cs="Times New Roman"/>
          <w:sz w:val="24"/>
          <w:szCs w:val="24"/>
          <w:lang w:val="en-US"/>
        </w:rPr>
        <w:t xml:space="preserve"> approaches or </w:t>
      </w:r>
      <w:r w:rsidR="003B7C01">
        <w:rPr>
          <w:rFonts w:ascii="Times New Roman" w:hAnsi="Times New Roman" w:cs="Times New Roman"/>
          <w:sz w:val="24"/>
          <w:szCs w:val="24"/>
          <w:lang w:val="en-US"/>
        </w:rPr>
        <w:t xml:space="preserve">allele specific ChIP-seq </w:t>
      </w:r>
      <w:r w:rsidR="00D829D2">
        <w:rPr>
          <w:rFonts w:ascii="Times New Roman" w:hAnsi="Times New Roman" w:cs="Times New Roman"/>
          <w:sz w:val="24"/>
          <w:szCs w:val="24"/>
          <w:lang w:val="en-US"/>
        </w:rPr>
        <w:t>experiments</w:t>
      </w:r>
      <w:r w:rsidR="003B7C01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2937E0FF" w14:textId="0AA9D344" w:rsidR="00A35BB1" w:rsidRPr="00B27F71" w:rsidRDefault="00A35BB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064C709" w14:textId="712CEF65" w:rsidR="00427284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>The inverse phenotypic association between IgM anti-PC and CLL is opposite to what the identified shared genetic variant suggests (</w:t>
      </w:r>
      <w:r w:rsidR="006076E4" w:rsidRPr="006076E4">
        <w:rPr>
          <w:rFonts w:ascii="Times New Roman" w:hAnsi="Times New Roman" w:cs="Times New Roman"/>
          <w:sz w:val="24"/>
          <w:szCs w:val="24"/>
          <w:lang w:val="en-US"/>
        </w:rPr>
        <w:t xml:space="preserve">rs35923643-G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s associated with increases in both IgM anti-PC and CLL risk). We note that the situation with alleles exerting opposite effects for different but related trait is a phenomenon increasingly seen in the immune-mediated diseases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arkes&lt;/Author&gt;&lt;Year&gt;2013&lt;/Year&gt;&lt;RecNum&gt;16&lt;/RecNum&gt;&lt;DisplayText&gt;(25)&lt;/DisplayText&gt;&lt;record&gt;&lt;rec-number&gt;16&lt;/rec-number&gt;&lt;foreign-keys&gt;&lt;key app="EN" db-id="pwtp5edv9pdaw0eaxpdx9fsms0s5tawx2rpx" timestamp="1518297456"&gt;16&lt;/key&gt;&lt;/foreign-keys&gt;&lt;ref-type name="Journal Article"&gt;17&lt;/ref-type&gt;&lt;contributors&gt;&lt;authors&gt;&lt;author&gt;Parkes, M.&lt;/author&gt;&lt;author&gt;Cortes, A.&lt;/author&gt;&lt;author&gt;van Heel, D. A.&lt;/author&gt;&lt;author&gt;Brown, M. A.&lt;/author&gt;&lt;/authors&gt;&lt;/contributors&gt;&lt;auth-address&gt;1] Inflammatory Bowel Disease Research Group, Department of Medicine, Addenbrooke&amp;apos;s Hospital, University of Cambridge, Cambridge CB2 0QQ, UK. [2].&lt;/auth-address&gt;&lt;titles&gt;&lt;title&gt;Genetic insights into common pathways and complex relationships among immune-mediated diseases&lt;/title&gt;&lt;secondary-title&gt;Nat Rev Genet&lt;/secondary-title&gt;&lt;/titles&gt;&lt;periodical&gt;&lt;full-title&gt;Nat Rev Genet&lt;/full-title&gt;&lt;/periodical&gt;&lt;pages&gt;661-73&lt;/pages&gt;&lt;volume&gt;14&lt;/volume&gt;&lt;number&gt;9&lt;/number&gt;&lt;keywords&gt;&lt;keyword&gt;Alleles&lt;/keyword&gt;&lt;keyword&gt;Animals&lt;/keyword&gt;&lt;keyword&gt;Chromosome Mapping&lt;/keyword&gt;&lt;keyword&gt;Environment&lt;/keyword&gt;&lt;keyword&gt;Gene-Environment Interaction&lt;/keyword&gt;&lt;keyword&gt;Genetic Predisposition to Disease&lt;/keyword&gt;&lt;keyword&gt;Genome-Wide Association Study&lt;/keyword&gt;&lt;keyword&gt;Humans&lt;/keyword&gt;&lt;keyword&gt;Immune System Diseases/*genetics/*metabolism&lt;/keyword&gt;&lt;keyword&gt;*Quantitative Trait Loci&lt;/keyword&gt;&lt;keyword&gt;*Signal Transduction&lt;/keyword&gt;&lt;/keywords&gt;&lt;dates&gt;&lt;year&gt;2013&lt;/year&gt;&lt;pub-dates&gt;&lt;date&gt;Sep&lt;/date&gt;&lt;/pub-dates&gt;&lt;/dates&gt;&lt;isbn&gt;1471-0064 (Electronic)&amp;#xD;1471-0056 (Linking)&lt;/isbn&gt;&lt;accession-num&gt;23917628&lt;/accession-num&gt;&lt;urls&gt;&lt;related-urls&gt;&lt;url&gt;http://www.ncbi.nlm.nih.gov/pubmed/23917628&lt;/url&gt;&lt;url&gt;http://www.nature.com/nrg/journal/v14/n9/pdf/nrg3502.pdf&lt;/url&gt;&lt;/related-urls&gt;&lt;/urls&gt;&lt;electronic-resource-num&gt;10.1038/nrg3502&lt;/electronic-resource-num&gt;&lt;/record&gt;&lt;/Cite&gt;&lt;/EndNote&gt;</w:instrTex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5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With the limited sample size in the nested case-control study, we of course cannot rule out association due to chance. However, the low </w:t>
      </w:r>
      <w:r w:rsidR="00CC5424">
        <w:rPr>
          <w:rFonts w:ascii="Times New Roman" w:hAnsi="Times New Roman" w:cs="Times New Roman"/>
          <w:sz w:val="24"/>
          <w:szCs w:val="24"/>
          <w:lang w:val="en-US"/>
        </w:rPr>
        <w:t>level</w:t>
      </w:r>
      <w:r w:rsidR="00E4482B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4482B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gM anti-PC in cases </w:t>
      </w:r>
      <w:r w:rsidR="003A6B95" w:rsidRPr="00B27F7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with CLL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may be due to a general disease-related hypoglobulinemia that presents some time before or after CLL manifests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hitaker&lt;/Author&gt;&lt;Year&gt;2014&lt;/Year&gt;&lt;RecNum&gt;5&lt;/RecNum&gt;&lt;DisplayText&gt;(26)&lt;/DisplayText&gt;&lt;record&gt;&lt;rec-number&gt;5&lt;/rec-number&gt;&lt;foreign-keys&gt;&lt;key app="EN" db-id="pwtp5edv9pdaw0eaxpdx9fsms0s5tawx2rpx" timestamp="1518297455"&gt;5&lt;/key&gt;&lt;/foreign-keys&gt;&lt;ref-type name="Journal Article"&gt;17&lt;/ref-type&gt;&lt;contributors&gt;&lt;authors&gt;&lt;author&gt;Whitaker, J. A.&lt;/author&gt;&lt;author&gt;Shanafelt, T. D.&lt;/author&gt;&lt;author&gt;Poland, G. A.&lt;/author&gt;&lt;author&gt;Kay, N. E.&lt;/author&gt;&lt;/authors&gt;&lt;/contributors&gt;&lt;auth-address&gt;Mayo College of Medicine, Rochester, Minnesota.&lt;/auth-address&gt;&lt;titles&gt;&lt;title&gt;Room for improvement: immunizations for patients with monoclonal B-cell lymphocytosis or chronic lymphocytic leukemia&lt;/title&gt;&lt;secondary-title&gt;Clin Adv Hematol Oncol&lt;/secondary-title&gt;&lt;/titles&gt;&lt;periodical&gt;&lt;full-title&gt;Clin Adv Hematol Oncol&lt;/full-title&gt;&lt;/periodical&gt;&lt;pages&gt;440-50&lt;/pages&gt;&lt;volume&gt;12&lt;/volume&gt;&lt;number&gt;7&lt;/number&gt;&lt;keywords&gt;&lt;keyword&gt;Humans&lt;/keyword&gt;&lt;keyword&gt;*Immunization&lt;/keyword&gt;&lt;keyword&gt;Infection/*etiology&lt;/keyword&gt;&lt;keyword&gt;*Infection Control/methods&lt;/keyword&gt;&lt;keyword&gt;Leukemia, Lymphocytic, Chronic, B-Cell/*complications/immunology&lt;/keyword&gt;&lt;keyword&gt;Lymphocytosis/*complications/immunology/*pathology&lt;/keyword&gt;&lt;keyword&gt;*Precancerous Conditions&lt;/keyword&gt;&lt;keyword&gt;Risk&lt;/keyword&gt;&lt;keyword&gt;Vaccination&lt;/keyword&gt;&lt;keyword&gt;Vaccines/immunology&lt;/keyword&gt;&lt;/keywords&gt;&lt;dates&gt;&lt;year&gt;2014&lt;/year&gt;&lt;pub-dates&gt;&lt;date&gt;Jul&lt;/date&gt;&lt;/pub-dates&gt;&lt;/dates&gt;&lt;isbn&gt;1543-0790 (Print)&amp;#xD;1543-0790 (Linking)&lt;/isbn&gt;&lt;accession-num&gt;25322324&lt;/accession-num&gt;&lt;urls&gt;&lt;related-urls&gt;&lt;url&gt;http://www.ncbi.nlm.nih.gov/pubmed/25322324&lt;/url&gt;&lt;/related-urls&gt;&lt;/urls&gt;&lt;/record&gt;&lt;/Cite&gt;&lt;/EndNote&gt;</w:instrTex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6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. In prevalent CLL cases, the affected B-cells might have stopped producing immunoglobulin as a consequence of the CLL or treatment, i.e. reverse causation.</w:t>
      </w:r>
      <w:r w:rsidR="0075176F">
        <w:rPr>
          <w:rFonts w:ascii="Times New Roman" w:hAnsi="Times New Roman" w:cs="Times New Roman"/>
          <w:sz w:val="24"/>
          <w:szCs w:val="24"/>
          <w:lang w:val="en-US"/>
        </w:rPr>
        <w:t xml:space="preserve"> We found the IgM anti-PC level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to be lower also in incident CLL cases, even though the relation was 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not </w:t>
      </w:r>
      <w:r w:rsidR="004830B9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statistically 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significant. </w:t>
      </w:r>
      <w:r w:rsidR="00AE12E9" w:rsidRPr="004830B9">
        <w:rPr>
          <w:rFonts w:ascii="Times New Roman" w:hAnsi="Times New Roman" w:cs="Times New Roman"/>
          <w:sz w:val="24"/>
          <w:szCs w:val="24"/>
          <w:lang w:val="en-US"/>
        </w:rPr>
        <w:t>Our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nested case-control study was limited to serum samples from elderly subjects, which may accentuate the observed inverse phenotypic association. Other limitations are that we lack </w:t>
      </w:r>
      <w:r w:rsidR="0074168D">
        <w:rPr>
          <w:rFonts w:ascii="Times New Roman" w:hAnsi="Times New Roman" w:cs="Times New Roman"/>
          <w:sz w:val="24"/>
          <w:szCs w:val="24"/>
          <w:lang w:val="en-US"/>
        </w:rPr>
        <w:t xml:space="preserve">duplicate measurements,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detailed clinical information about stage, therapy, immunoglobulin heavy chain, and stereotyped B-cell status. </w:t>
      </w:r>
    </w:p>
    <w:p w14:paraId="06D43D8D" w14:textId="77777777" w:rsidR="00A35BB1" w:rsidRPr="00B27F71" w:rsidRDefault="00A35BB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65A7A95" w14:textId="06977D56" w:rsidR="00427284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Because of the generally old age of onset, hypoglobulinemia and immunosuppressive treatments, 30-50% of CLL patients die from infections. Therefore, immunoglobulin antimicrobial prophylaxis and different types of vaccines (e.g. influenza and pneumococcal vaccines) have been recommended to </w:t>
      </w:r>
      <w:r w:rsidR="00512A86">
        <w:rPr>
          <w:rFonts w:ascii="Times New Roman" w:hAnsi="Times New Roman" w:cs="Times New Roman"/>
          <w:sz w:val="24"/>
          <w:szCs w:val="24"/>
          <w:lang w:val="en-US"/>
        </w:rPr>
        <w:t>reduce</w:t>
      </w:r>
      <w:r w:rsidR="00512A86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mortality from infections in CLL patients 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hitaker&lt;/Author&gt;&lt;Year&gt;2014&lt;/Year&gt;&lt;RecNum&gt;5&lt;/RecNum&gt;&lt;DisplayText&gt;(26)&lt;/DisplayText&gt;&lt;record&gt;&lt;rec-number&gt;5&lt;/rec-number&gt;&lt;foreign-keys&gt;&lt;key app="EN" db-id="pwtp5edv9pdaw0eaxpdx9fsms0s5tawx2rpx" timestamp="1518297455"&gt;5&lt;/key&gt;&lt;/foreign-keys&gt;&lt;ref-type name="Journal Article"&gt;17&lt;/ref-type&gt;&lt;contributors&gt;&lt;authors&gt;&lt;author&gt;Whitaker, J. A.&lt;/author&gt;&lt;author&gt;Shanafelt, T. D.&lt;/author&gt;&lt;author&gt;Poland, G. A.&lt;/author&gt;&lt;author&gt;Kay, N. E.&lt;/author&gt;&lt;/authors&gt;&lt;/contributors&gt;&lt;auth-address&gt;Mayo College of Medicine, Rochester, Minnesota.&lt;/auth-address&gt;&lt;titles&gt;&lt;title&gt;Room for improvement: immunizations for patients with monoclonal B-cell lymphocytosis or chronic lymphocytic leukemia&lt;/title&gt;&lt;secondary-title&gt;Clin Adv Hematol Oncol&lt;/secondary-title&gt;&lt;/titles&gt;&lt;periodical&gt;&lt;full-title&gt;Clin Adv Hematol Oncol&lt;/full-title&gt;&lt;/periodical&gt;&lt;pages&gt;440-50&lt;/pages&gt;&lt;volume&gt;12&lt;/volume&gt;&lt;number&gt;7&lt;/number&gt;&lt;keywords&gt;&lt;keyword&gt;Humans&lt;/keyword&gt;&lt;keyword&gt;*Immunization&lt;/keyword&gt;&lt;keyword&gt;Infection/*etiology&lt;/keyword&gt;&lt;keyword&gt;*Infection Control/methods&lt;/keyword&gt;&lt;keyword&gt;Leukemia, Lymphocytic, Chronic, B-Cell/*complications/immunology&lt;/keyword&gt;&lt;keyword&gt;Lymphocytosis/*complications/immunology/*pathology&lt;/keyword&gt;&lt;keyword&gt;*Precancerous Conditions&lt;/keyword&gt;&lt;keyword&gt;Risk&lt;/keyword&gt;&lt;keyword&gt;Vaccination&lt;/keyword&gt;&lt;keyword&gt;Vaccines/immunology&lt;/keyword&gt;&lt;/keywords&gt;&lt;dates&gt;&lt;year&gt;2014&lt;/year&gt;&lt;pub-dates&gt;&lt;date&gt;Jul&lt;/date&gt;&lt;/pub-dates&gt;&lt;/dates&gt;&lt;isbn&gt;1543-0790 (Print)&amp;#xD;1543-0790 (Linking)&lt;/isbn&gt;&lt;accession-num&gt;25322324&lt;/accession-num&gt;&lt;urls&gt;&lt;related-urls&gt;&lt;url&gt;http://www.ncbi.nlm.nih.gov/pubmed/25322324&lt;/url&gt;&lt;/related-urls&gt;&lt;/urls&gt;&lt;/record&gt;&lt;/Cite&gt;&lt;/EndNote&gt;</w:instrTex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6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>. The potential predictive and preventive value of IgM anti-PC in CLL development also deserves more investigation in the future.</w:t>
      </w:r>
    </w:p>
    <w:p w14:paraId="102AF4F3" w14:textId="77777777" w:rsidR="00A35BB1" w:rsidRPr="00B27F71" w:rsidRDefault="00A35BB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F4F2066" w14:textId="46BBF1EF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is is the first GWAS of IgM anti-PC, and more findings 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>would be expected with increasing sample size</w:t>
      </w:r>
      <w:r w:rsidR="003A6B95" w:rsidRPr="004830B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in the future. Even so, we think that the robustness of the GWAS result combined with the overlap with genetic susceptibility to CLL indicates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that the top locus in 11q24.1 likely harbors variants with joint effects on IgM anti-PC and CLL. </w:t>
      </w:r>
    </w:p>
    <w:p w14:paraId="3F05C635" w14:textId="77777777" w:rsidR="00A35BB1" w:rsidRPr="00B27F71" w:rsidRDefault="00A35BB1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C5BD603" w14:textId="77777777" w:rsidR="00D3484E" w:rsidRPr="00B27F71" w:rsidRDefault="00D3484E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5AFEE95" w14:textId="46A07CE7" w:rsidR="00290766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b/>
          <w:sz w:val="24"/>
          <w:szCs w:val="24"/>
          <w:lang w:val="en-US"/>
        </w:rPr>
        <w:t>Materials and Methods</w:t>
      </w:r>
    </w:p>
    <w:p w14:paraId="3A46C44B" w14:textId="7C96FC48" w:rsidR="00C927EF" w:rsidRPr="00943B27" w:rsidRDefault="00EB039E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b/>
          <w:sz w:val="24"/>
          <w:szCs w:val="24"/>
          <w:lang w:val="en-US"/>
        </w:rPr>
        <w:t>P</w:t>
      </w:r>
      <w:r w:rsidR="00032242" w:rsidRPr="00943B27">
        <w:rPr>
          <w:rFonts w:ascii="Times New Roman" w:hAnsi="Times New Roman" w:cs="Times New Roman"/>
          <w:b/>
          <w:sz w:val="24"/>
          <w:szCs w:val="24"/>
          <w:lang w:val="en-US"/>
        </w:rPr>
        <w:t>henotype and genotype</w:t>
      </w:r>
      <w:r w:rsidRPr="00943B2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 each cohort</w:t>
      </w:r>
    </w:p>
    <w:p w14:paraId="7F13CBB9" w14:textId="4A5E4E06" w:rsidR="00843082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lastRenderedPageBreak/>
        <w:t>Four Swedish cohorts (European-ancestry</w:t>
      </w:r>
      <w:r w:rsidR="0037301E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participants</w:t>
      </w:r>
      <w:r w:rsidR="000831C5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AB407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0831C5" w:rsidRPr="00943B27">
        <w:rPr>
          <w:rFonts w:ascii="Times New Roman" w:hAnsi="Times New Roman" w:cs="Times New Roman"/>
          <w:sz w:val="24"/>
          <w:szCs w:val="24"/>
          <w:lang w:val="en-US"/>
        </w:rPr>
        <w:t>involved in this study</w:t>
      </w:r>
      <w:r w:rsidR="00317323" w:rsidRPr="00943B27">
        <w:rPr>
          <w:rFonts w:ascii="Times New Roman" w:hAnsi="Times New Roman" w:cs="Times New Roman"/>
          <w:sz w:val="24"/>
          <w:szCs w:val="24"/>
          <w:lang w:val="en-US"/>
        </w:rPr>
        <w:t>: TwinGene, PIVUS (Prospective Investigation of the Vasculature in Uppsala Seniors), MDC (Malmö Diet and Cancer) and PRACSIS (Prognosis and Risk in Acute Coronary Syndromes in Sweden).</w:t>
      </w:r>
      <w:r w:rsidR="00843082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A923A8" w:rsidRPr="00943B27">
        <w:rPr>
          <w:rFonts w:ascii="Times New Roman" w:hAnsi="Times New Roman" w:cs="Times New Roman"/>
          <w:sz w:val="24"/>
          <w:szCs w:val="24"/>
          <w:lang w:val="en-US"/>
        </w:rPr>
        <w:t>se</w:t>
      </w:r>
      <w:r w:rsidR="00843082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studies were approved by the local ethics committees, and all participants gave informed consent.</w:t>
      </w:r>
    </w:p>
    <w:p w14:paraId="7E935084" w14:textId="77777777" w:rsidR="009F70D5" w:rsidRPr="00943B27" w:rsidRDefault="009F70D5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063C3E7" w14:textId="42131BFC" w:rsidR="009F70D5" w:rsidRPr="00943B27" w:rsidRDefault="009F70D5" w:rsidP="005D0E5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t>According to the same manufacturer’s protocol (CVDefine®, Athera Biotechnologies AB, Stockhol</w:t>
      </w:r>
      <w:r w:rsidR="002F4498" w:rsidRPr="00943B27">
        <w:rPr>
          <w:rFonts w:ascii="Times New Roman" w:hAnsi="Times New Roman" w:cs="Times New Roman"/>
          <w:sz w:val="24"/>
          <w:szCs w:val="24"/>
          <w:lang w:val="en-US"/>
        </w:rPr>
        <w:t>m, Sweden), serum level of IgM anti-PC was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measured by indirect non-competitive enzyme immunoassay in each cohort. IgM anti-PC </w:t>
      </w:r>
      <w:r w:rsidR="00B82551" w:rsidRPr="00943B27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expressed as units per milliliter (U/ml), by using a six point calibrators curve containing IgM anti-PC levels ranging from 0 to 100 U/ml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ZSBGYWlyZTwvQXV0aG9yPjxZZWFyPjIwMTA8L1llYXI+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ZSBGYWlyZTwvQXV0aG9yPjxZZWFyPjIwMTA8L1llYXI+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7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45FD6" w:rsidRPr="00943B27">
        <w:rPr>
          <w:rFonts w:ascii="Times New Roman" w:hAnsi="Times New Roman" w:cs="Times New Roman"/>
          <w:sz w:val="24"/>
          <w:szCs w:val="24"/>
          <w:lang w:val="en-US"/>
        </w:rPr>
        <w:t>Genomic DNA was extracted from the whole blood of participants in each cohort, DNA samples that passed sample quality control (QC) were sent to SNP genotyping.</w:t>
      </w:r>
      <w:r w:rsidR="005D0E5E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The 1000 Genome reference panel (GRCh 37/hg 19, Phase 1, version 3) was used for imputation in four cohorts, by using IMPUTE 2 in PIVUS and MDC, Mach 1.0 and Minimac in TwinGene and PRACSIS</w:t>
      </w:r>
      <w:r w:rsidR="00BE201C" w:rsidRPr="00943B27">
        <w:rPr>
          <w:rFonts w:ascii="Times New Roman" w:hAnsi="Times New Roman" w:cs="Times New Roman"/>
          <w:sz w:val="24"/>
          <w:szCs w:val="24"/>
          <w:lang w:val="en-US"/>
        </w:rPr>
        <w:t>, respectively</w:t>
      </w:r>
      <w:r w:rsidR="005D0E5E" w:rsidRPr="00943B2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F8F2846" w14:textId="45E4AC01" w:rsidR="009F70D5" w:rsidRPr="00943B27" w:rsidRDefault="009F70D5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DD51E08" w14:textId="6D97FB3F" w:rsidR="00FA2E15" w:rsidRPr="00943B27" w:rsidRDefault="00317323" w:rsidP="003E17B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TwinGene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s a population-based cohort of twins collected between 2004 and 2008, including 12 591 subjects born between 1911 and 1958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WdudXNzb248L0F1dGhvcj48WWVhcj4yMDEzPC9ZZWFy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WdudXNzb248L0F1dGhvcj48WWVhcj4yMDEzPC9ZZWFy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8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52D23" w:rsidRPr="00943B27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2D2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n which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E75176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>018 complete twin pairs (2</w:t>
      </w:r>
      <w:r w:rsidR="00E75176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036 individuals) were randomly selected to measure IgM anti-PC and estimate the heritability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YWhtYW48L0F1dGhvcj48WWVhcj4yMDExPC9ZZWFyPjxS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YWhtYW48L0F1dGhvcj48WWVhcj4yMDExPC9ZZWFyPjxS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9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E17BA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Genomic DNA from all available dizygotic twins and one membe</w:t>
      </w:r>
      <w:r w:rsidR="00805380">
        <w:rPr>
          <w:rFonts w:ascii="Times New Roman" w:hAnsi="Times New Roman" w:cs="Times New Roman"/>
          <w:sz w:val="24"/>
          <w:szCs w:val="24"/>
          <w:lang w:val="en-US"/>
        </w:rPr>
        <w:t>r of each monozygotic twin pair</w:t>
      </w:r>
      <w:r w:rsidR="003E17BA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were genotyped </w:t>
      </w:r>
      <w:r w:rsidR="00E52D23" w:rsidRPr="00943B27">
        <w:rPr>
          <w:rFonts w:ascii="Times New Roman" w:hAnsi="Times New Roman" w:cs="Times New Roman"/>
          <w:sz w:val="24"/>
          <w:szCs w:val="24"/>
          <w:lang w:val="en-US"/>
        </w:rPr>
        <w:t>by using</w:t>
      </w:r>
      <w:r w:rsidR="00F17932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Illumina OmniExpress BeadC</w:t>
      </w:r>
      <w:r w:rsidR="00562FF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hip. </w:t>
      </w:r>
      <w:r w:rsidR="00E53C80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Genotyping </w:t>
      </w:r>
      <w:r w:rsidR="00562FF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QC exclusion criteria: </w:t>
      </w:r>
      <w:r w:rsidR="003E17BA" w:rsidRPr="00943B27">
        <w:rPr>
          <w:rFonts w:ascii="Times New Roman" w:hAnsi="Times New Roman" w:cs="Times New Roman"/>
          <w:sz w:val="24"/>
          <w:szCs w:val="24"/>
          <w:lang w:val="en-US"/>
        </w:rPr>
        <w:t>genotypic or individual missingness&gt;0.03, minor allele frequency (MAF)&lt;0.01, Hardy-Weinberg equilibrium (HWE) P&lt;10</w:t>
      </w:r>
      <w:r w:rsidR="003E17BA" w:rsidRPr="00943B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7</w:t>
      </w:r>
      <w:r w:rsidR="003E17BA" w:rsidRPr="00943B27">
        <w:rPr>
          <w:rFonts w:ascii="Times New Roman" w:hAnsi="Times New Roman" w:cs="Times New Roman"/>
          <w:sz w:val="24"/>
          <w:szCs w:val="24"/>
          <w:lang w:val="en-US"/>
        </w:rPr>
        <w:t>, sex mismatch, heterozygosity (individuals with an F-statistic beyond ±5 SD from the sample</w:t>
      </w:r>
      <w:r w:rsidR="00562FF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mean), </w:t>
      </w:r>
      <w:r w:rsidR="00885D8F" w:rsidRPr="00943B27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562FF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cryptic relatedness.</w:t>
      </w:r>
    </w:p>
    <w:p w14:paraId="3E0874AE" w14:textId="77777777" w:rsidR="00FA2E15" w:rsidRPr="00943B27" w:rsidRDefault="00FA2E15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A051DA6" w14:textId="0EAA98C3" w:rsidR="00FA410D" w:rsidRPr="00943B27" w:rsidRDefault="00E551DF" w:rsidP="00FA410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lastRenderedPageBreak/>
        <w:t>PIVUS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cohort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started </w:t>
      </w:r>
      <w:r w:rsidR="00AB4073" w:rsidRPr="00943B27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2001 and includ</w:t>
      </w:r>
      <w:r w:rsidR="00AB4073" w:rsidRPr="00943B27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 random sample of 1 016 subjects who were 70 years old and living in the community of Uppsala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aW5kPC9BdXRob3I+PFllYXI+MjAwNTwvWWVhcj48UmVj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aW5kPC9BdXRob3I+PFllYXI+MjAwNTwvWWVhcj48UmVj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9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E57C9" w:rsidRPr="00943B2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>All participants were measured with IgM anti-PC</w:t>
      </w:r>
      <w:r w:rsidR="00C31C57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nd genotyped by </w:t>
      </w:r>
      <w:r w:rsidR="00FA410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llumina OmniExpress </w:t>
      </w:r>
      <w:r w:rsidR="00F17932" w:rsidRPr="00943B27">
        <w:rPr>
          <w:rFonts w:ascii="Times New Roman" w:hAnsi="Times New Roman" w:cs="Times New Roman"/>
          <w:sz w:val="24"/>
          <w:szCs w:val="24"/>
          <w:lang w:val="en-US"/>
        </w:rPr>
        <w:t>BeadChip</w:t>
      </w:r>
      <w:r w:rsidR="00FA410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nd Metabochip. </w:t>
      </w:r>
      <w:r w:rsidR="00E53C80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Genotyping </w:t>
      </w:r>
      <w:r w:rsidR="00FA410D" w:rsidRPr="00943B27">
        <w:rPr>
          <w:rFonts w:ascii="Times New Roman" w:hAnsi="Times New Roman" w:cs="Times New Roman"/>
          <w:sz w:val="24"/>
          <w:szCs w:val="24"/>
          <w:lang w:val="en-US"/>
        </w:rPr>
        <w:t>QC exclusion criteria: monomorphic SNPs, MAF&lt;0.01, genotypic missingness</w:t>
      </w:r>
      <w:r w:rsidR="00FA410D" w:rsidRPr="00943B27">
        <w:rPr>
          <w:rFonts w:ascii="Times New Roman" w:hAnsi="Times New Roman" w:cs="Times New Roman" w:hint="eastAsia"/>
          <w:sz w:val="24"/>
          <w:szCs w:val="24"/>
          <w:lang w:val="en-US"/>
        </w:rPr>
        <w:t>&gt;0.05 for SNPs with MAF</w:t>
      </w:r>
      <w:r w:rsidR="00F7638B">
        <w:rPr>
          <w:rFonts w:ascii="Times New Roman" w:hAnsi="Times New Roman" w:cs="Times New Roman"/>
          <w:sz w:val="24"/>
          <w:szCs w:val="24"/>
          <w:lang w:val="en-US"/>
        </w:rPr>
        <w:t>≥</w:t>
      </w:r>
      <w:r w:rsidR="00FA410D" w:rsidRPr="00943B27">
        <w:rPr>
          <w:rFonts w:ascii="Times New Roman" w:hAnsi="Times New Roman" w:cs="Times New Roman" w:hint="eastAsia"/>
          <w:sz w:val="24"/>
          <w:szCs w:val="24"/>
          <w:lang w:val="en-US"/>
        </w:rPr>
        <w:t xml:space="preserve">0.05, or genotypic </w:t>
      </w:r>
      <w:r w:rsidR="00FA410D" w:rsidRPr="00943B27">
        <w:rPr>
          <w:rFonts w:ascii="Times New Roman" w:hAnsi="Times New Roman" w:cs="Times New Roman"/>
          <w:sz w:val="24"/>
          <w:szCs w:val="24"/>
          <w:lang w:val="en-US"/>
        </w:rPr>
        <w:t>missingness&gt;0</w:t>
      </w:r>
      <w:r w:rsidR="009163B9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01 for SNPs with MAF&lt;0.05, HWE </w:t>
      </w:r>
      <w:r w:rsidR="00FA410D" w:rsidRPr="00943B27">
        <w:rPr>
          <w:rFonts w:ascii="Times New Roman" w:hAnsi="Times New Roman" w:cs="Times New Roman"/>
          <w:sz w:val="24"/>
          <w:szCs w:val="24"/>
          <w:lang w:val="en-US"/>
        </w:rPr>
        <w:t>P&lt;10</w:t>
      </w:r>
      <w:r w:rsidR="00FA410D" w:rsidRPr="00943B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6</w:t>
      </w:r>
      <w:r w:rsidR="00FA410D" w:rsidRPr="00943B27">
        <w:rPr>
          <w:rFonts w:ascii="Times New Roman" w:hAnsi="Times New Roman" w:cs="Times New Roman"/>
          <w:sz w:val="24"/>
          <w:szCs w:val="24"/>
          <w:lang w:val="en-US"/>
        </w:rPr>
        <w:t>, individual missingness&gt;0.01, sex mismatch, heterozygosity (beyond ±3 SD from the mean), duplicated samples, identity-by-descent (IBD) match, ethnic outliers.</w:t>
      </w:r>
    </w:p>
    <w:p w14:paraId="48E47B95" w14:textId="77777777" w:rsidR="00FA410D" w:rsidRPr="00943B27" w:rsidRDefault="00FA410D" w:rsidP="006D724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F7CE784" w14:textId="51BE2248" w:rsidR="001452E0" w:rsidRPr="00943B27" w:rsidRDefault="00DE3B20" w:rsidP="00DE3B2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MDC study is a prospective cohort including about 30 000 participants who live in Malmö city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W5qZXI8L0F1dGhvcj48WWVhcj4yMDAxPC9ZZWFyPjxS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W5qZXI8L0F1dGhvcj48WWVhcj4yMDAxPC9ZZWFyPjxS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0, 31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gM anti-PC </w:t>
      </w:r>
      <w:r w:rsidR="00F17932" w:rsidRPr="00943B27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measured </w:t>
      </w:r>
      <w:r w:rsidR="001452E0" w:rsidRPr="00943B27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1</w:t>
      </w:r>
      <w:r w:rsidR="00A20EFE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042 individuals </w:t>
      </w:r>
      <w:r w:rsidR="001F2BCD" w:rsidRPr="00943B27">
        <w:rPr>
          <w:rFonts w:ascii="Times New Roman" w:hAnsi="Times New Roman" w:cs="Times New Roman"/>
          <w:sz w:val="24"/>
          <w:szCs w:val="24"/>
          <w:lang w:val="en-US"/>
        </w:rPr>
        <w:t>within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AB407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nested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case-control </w:t>
      </w:r>
      <w:r w:rsidR="00AB4073" w:rsidRPr="00943B27">
        <w:rPr>
          <w:rFonts w:ascii="Times New Roman" w:hAnsi="Times New Roman" w:cs="Times New Roman"/>
          <w:sz w:val="24"/>
          <w:szCs w:val="24"/>
          <w:lang w:val="en-US"/>
        </w:rPr>
        <w:t>sub-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>study</w:t>
      </w:r>
      <w:r w:rsidR="001F2BC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for cardiovascular disease 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am9iZXJnPC9BdXRob3I+PFllYXI+MjAwOTwvWWVhcj48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am9iZXJnPC9BdXRob3I+PFllYXI+MjAwOTwvWWVhcj48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2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7243" w:rsidRPr="00943B2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452E0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SNPs were genotyped by Illum</w:t>
      </w:r>
      <w:r w:rsidR="00F17932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na OmniExpressExome </w:t>
      </w:r>
      <w:r w:rsidR="00C84010" w:rsidRPr="00943B27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F17932" w:rsidRPr="00943B27">
        <w:rPr>
          <w:rFonts w:ascii="Times New Roman" w:hAnsi="Times New Roman" w:cs="Times New Roman"/>
          <w:sz w:val="24"/>
          <w:szCs w:val="24"/>
          <w:lang w:val="en-US"/>
        </w:rPr>
        <w:t>ead</w:t>
      </w:r>
      <w:r w:rsidR="00F2387D" w:rsidRPr="00943B27">
        <w:rPr>
          <w:rFonts w:ascii="Times New Roman" w:hAnsi="Times New Roman" w:cs="Times New Roman"/>
          <w:sz w:val="24"/>
          <w:szCs w:val="24"/>
          <w:lang w:val="en-US"/>
        </w:rPr>
        <w:t>Chip, with</w:t>
      </w:r>
      <w:r w:rsidR="001452E0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63B9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genotyping </w:t>
      </w:r>
      <w:r w:rsidR="001452E0" w:rsidRPr="00943B27">
        <w:rPr>
          <w:rFonts w:ascii="Times New Roman" w:hAnsi="Times New Roman" w:cs="Times New Roman"/>
          <w:sz w:val="24"/>
          <w:szCs w:val="24"/>
          <w:lang w:val="en-US"/>
        </w:rPr>
        <w:t>QC exclusions criteria</w:t>
      </w:r>
      <w:r w:rsidR="00F2387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s follows</w:t>
      </w:r>
      <w:r w:rsidR="001452E0" w:rsidRPr="00943B27">
        <w:rPr>
          <w:rFonts w:ascii="Times New Roman" w:hAnsi="Times New Roman" w:cs="Times New Roman"/>
          <w:sz w:val="24"/>
          <w:szCs w:val="24"/>
          <w:lang w:val="en-US"/>
        </w:rPr>
        <w:t>: genotypic or individual missingness&gt;0.05; IBD match; heterozygosity (absolute cryptic relatedness inbreeding coefficient&gt;0.20); sex mismatch;</w:t>
      </w:r>
      <w:r w:rsidR="005E6151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5D8F" w:rsidRPr="00943B27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1452E0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population outliers.</w:t>
      </w:r>
    </w:p>
    <w:p w14:paraId="79A9CAE0" w14:textId="77777777" w:rsidR="00091334" w:rsidRPr="00943B27" w:rsidRDefault="00091334" w:rsidP="00DE3B2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F00B4AF" w14:textId="7DA009E0" w:rsidR="00091334" w:rsidRPr="00943B27" w:rsidRDefault="00091334" w:rsidP="0009133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t>PRACSIS cohort is a prospective risk stratification program</w:t>
      </w:r>
      <w:r w:rsidR="0023076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, which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ncluding </w:t>
      </w:r>
      <w:r w:rsidR="0023076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consecutive patients (18-79 years of age) with acute coronary syndrome </w:t>
      </w:r>
      <w:r w:rsidR="006D14D4" w:rsidRPr="00943B27">
        <w:rPr>
          <w:rFonts w:ascii="Times New Roman" w:hAnsi="Times New Roman" w:cs="Times New Roman"/>
          <w:sz w:val="24"/>
          <w:szCs w:val="24"/>
          <w:lang w:val="en-US"/>
        </w:rPr>
        <w:t>but</w:t>
      </w:r>
      <w:r w:rsidR="0023076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without other life threatening diseases from 1995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to 2001</w:t>
      </w:r>
      <w:r w:rsidR="0023076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aidahl&lt;/Author&gt;&lt;Year&gt;2013&lt;/Year&gt;&lt;RecNum&gt;40&lt;/RecNum&gt;&lt;DisplayText&gt;(33)&lt;/DisplayText&gt;&lt;record&gt;&lt;rec-number&gt;40&lt;/rec-number&gt;&lt;foreign-keys&gt;&lt;key app="EN" db-id="pwtp5edv9pdaw0eaxpdx9fsms0s5tawx2rpx" timestamp="1518297459"&gt;40&lt;/key&gt;&lt;/foreign-keys&gt;&lt;ref-type name="Journal Article"&gt;17&lt;/ref-type&gt;&lt;contributors&gt;&lt;authors&gt;&lt;author&gt;Caidahl, K.&lt;/author&gt;&lt;author&gt;Hartford, M.&lt;/author&gt;&lt;author&gt;Karlsson, T.&lt;/author&gt;&lt;author&gt;Herlitz, J.&lt;/author&gt;&lt;author&gt;Pettersson, K.&lt;/author&gt;&lt;author&gt;de Faire, U.&lt;/author&gt;&lt;author&gt;Frostegard, J.&lt;/author&gt;&lt;/authors&gt;&lt;/contributors&gt;&lt;auth-address&gt;Department of Molecular Medicine and Surgery, Karolinska Institutet, Stockholm, Sweden. kenneth.caidahl@ki.se&lt;/auth-address&gt;&lt;titles&gt;&lt;title&gt;IgM-phosphorylcholine autoantibodies and outcome in acute coronary syndromes&lt;/title&gt;&lt;secondary-title&gt;Int J Cardiol&lt;/secondary-title&gt;&lt;/titles&gt;&lt;periodical&gt;&lt;full-title&gt;Int J Cardiol&lt;/full-title&gt;&lt;/periodical&gt;&lt;pages&gt;464-9&lt;/pages&gt;&lt;volume&gt;167&lt;/volume&gt;&lt;number&gt;2&lt;/number&gt;&lt;keywords&gt;&lt;keyword&gt;Acute Coronary Syndrome/*blood/*diagnosis/therapy&lt;/keyword&gt;&lt;keyword&gt;Aged&lt;/keyword&gt;&lt;keyword&gt;Autoantibodies/*blood&lt;/keyword&gt;&lt;keyword&gt;Biomarkers/blood&lt;/keyword&gt;&lt;keyword&gt;Female&lt;/keyword&gt;&lt;keyword&gt;Follow-Up Studies&lt;/keyword&gt;&lt;keyword&gt;Humans&lt;/keyword&gt;&lt;keyword&gt;Immunoglobulin M/*blood&lt;/keyword&gt;&lt;keyword&gt;Male&lt;/keyword&gt;&lt;keyword&gt;Middle Aged&lt;/keyword&gt;&lt;keyword&gt;Phosphorylcholine/*blood&lt;/keyword&gt;&lt;keyword&gt;Prospective Studies&lt;/keyword&gt;&lt;keyword&gt;Risk Factors&lt;/keyword&gt;&lt;keyword&gt;Treatment Outcome&lt;/keyword&gt;&lt;/keywords&gt;&lt;dates&gt;&lt;year&gt;2013&lt;/year&gt;&lt;pub-dates&gt;&lt;date&gt;Jul 31&lt;/date&gt;&lt;/pub-dates&gt;&lt;/dates&gt;&lt;isbn&gt;1874-1754 (Electronic)&amp;#xD;0167-5273 (Linking)&lt;/isbn&gt;&lt;accession-num&gt;22305633&lt;/accession-num&gt;&lt;urls&gt;&lt;related-urls&gt;&lt;url&gt;http://www.ncbi.nlm.nih.gov/pubmed/22305633&lt;/url&gt;&lt;url&gt;http://ac.els-cdn.com/S0167527312000368/1-s2.0-S0167527312000368-main.pdf?_tid=d291783c-3bc3-11e6-a1b7-00000aab0f01&amp;amp;acdnat=1466962471_89dd38cdd41688ac5064396f3e9eadb1&lt;/url&gt;&lt;/related-urls&gt;&lt;/urls&gt;&lt;electronic-resource-num&gt;10.1016/j.ijcard.2012.01.018&lt;/electronic-resource-num&gt;&lt;/record&gt;&lt;/Cite&gt;&lt;/EndNote&gt;</w:instrTex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3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3076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gM anti-PC </w:t>
      </w:r>
      <w:r w:rsidR="006D14D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D26C7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for 1185 patients </w:t>
      </w:r>
      <w:r w:rsidR="0023076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D230E5" w:rsidRPr="00943B27">
        <w:rPr>
          <w:rFonts w:ascii="Times New Roman" w:hAnsi="Times New Roman" w:cs="Times New Roman"/>
          <w:sz w:val="24"/>
          <w:szCs w:val="24"/>
          <w:lang w:val="en-US"/>
        </w:rPr>
        <w:t>measured</w:t>
      </w:r>
      <w:r w:rsidR="0023076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in blood samples collected within 24 hours of admission. Genotyping of 1268 patients was performed by using Illumina OmniExpressExome BeadChip</w:t>
      </w:r>
      <w:r w:rsidR="00D26C7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1373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Genotyping </w:t>
      </w:r>
      <w:r w:rsidR="00D26C7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QC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exclusio</w:t>
      </w:r>
      <w:r w:rsidR="00D26C7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n criteria: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sex mismatch, genotypic or individual missingness&gt;0.03, heterozygosity (beyond ±3 SD from the mean), duplicated or related individuals (IBD&gt;0.185), divergent ancestry (principal component analysis with H</w:t>
      </w:r>
      <w:r w:rsidR="00885D8F" w:rsidRPr="00943B27">
        <w:rPr>
          <w:rFonts w:ascii="Times New Roman" w:hAnsi="Times New Roman" w:cs="Times New Roman"/>
          <w:sz w:val="24"/>
          <w:szCs w:val="24"/>
          <w:lang w:val="en-US"/>
        </w:rPr>
        <w:t>apMap populations), MAF&lt;0.01 or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HWE P&lt;10</w:t>
      </w:r>
      <w:r w:rsidRPr="00943B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7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63DFDA3" w14:textId="6F9B0D7E" w:rsidR="00843082" w:rsidRPr="00943B27" w:rsidRDefault="00843082" w:rsidP="0084308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A20DB69" w14:textId="50B7FBB9" w:rsidR="0046062D" w:rsidRPr="00943B27" w:rsidRDefault="0046062D" w:rsidP="0046062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Raw values of IgM anti-PC were adjusted for age and sex in </w:t>
      </w:r>
      <w:r w:rsidR="004D6365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linear regression model, after removing outliers (beyond ±4 SD from the mean), residuals from the regression model were rank order normalized to achieve standard normal distribution.</w:t>
      </w:r>
      <w:r w:rsidR="00D3218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fter phenotype and genotype matching, individuals with both IgM anti-PC measurements and SNPs available </w:t>
      </w:r>
      <w:r w:rsidR="006F49C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(1175 from TwinGene, 945 from PIVUS, 882 from MDC and 646 from PRACSIS) </w:t>
      </w:r>
      <w:r w:rsidR="00D3218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were used in </w:t>
      </w:r>
      <w:r w:rsidR="00677DE4" w:rsidRPr="00943B27">
        <w:rPr>
          <w:rFonts w:ascii="Times New Roman" w:hAnsi="Times New Roman" w:cs="Times New Roman"/>
          <w:sz w:val="24"/>
          <w:szCs w:val="24"/>
          <w:lang w:val="en-US"/>
        </w:rPr>
        <w:t>our GWAS</w:t>
      </w:r>
      <w:r w:rsidR="00D32184" w:rsidRPr="00943B2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FC56AD6" w14:textId="7DA82AB6" w:rsidR="00061A21" w:rsidRPr="00943B27" w:rsidRDefault="00061A21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92A4B2C" w14:textId="77777777" w:rsidR="00C927EF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b/>
          <w:sz w:val="24"/>
          <w:szCs w:val="24"/>
          <w:lang w:val="en-US"/>
        </w:rPr>
        <w:t>GWAS meta-analysis</w:t>
      </w:r>
    </w:p>
    <w:p w14:paraId="4692AA74" w14:textId="17C22778" w:rsidR="00C927EF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t>Firstly, discovery GWAS was performed in three cohorts: TwinGene</w:t>
      </w:r>
      <w:r w:rsidR="006F49C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, PIVUS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and MDC; by using PLINK in TwinGene, SNPTEST (version 2.5) in PIVUS and MDC. Analyses were restricted to autosomal SNPs with imputation quality (info or r</w:t>
      </w:r>
      <w:r w:rsidRPr="00943B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575AA5">
        <w:rPr>
          <w:rFonts w:ascii="Times New Roman" w:hAnsi="Times New Roman" w:cs="Times New Roman"/>
          <w:sz w:val="24"/>
          <w:szCs w:val="24"/>
          <w:lang w:val="en-US"/>
        </w:rPr>
        <w:t>) higher than 0.4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The first four principal components (first two for PIVUS </w:t>
      </w:r>
      <w:r w:rsidR="00013C51" w:rsidRPr="00943B27">
        <w:rPr>
          <w:rFonts w:ascii="Times New Roman" w:hAnsi="Times New Roman" w:cs="Times New Roman"/>
          <w:sz w:val="24"/>
          <w:szCs w:val="24"/>
          <w:lang w:val="en-US"/>
        </w:rPr>
        <w:t>because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ll individuals were of the same ethnicity and geographical area) were used as covariates in linear regression model to control population stratification. The --within option in PLINK was used to statistically adjust for relatedness (complete dizygotic twin pairs) in TwinGene. Manhattan and quantile-quantile plots were dr</w:t>
      </w:r>
      <w:r w:rsidR="00DF4EFB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awn </w:t>
      </w:r>
      <w:r w:rsidR="00D32D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DF4EFB" w:rsidRPr="00943B27">
        <w:rPr>
          <w:rFonts w:ascii="Times New Roman" w:hAnsi="Times New Roman" w:cs="Times New Roman"/>
          <w:sz w:val="24"/>
          <w:szCs w:val="24"/>
          <w:lang w:val="en-US"/>
        </w:rPr>
        <w:t>using qqman package in R 3.4.1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, and the regional plot was generated from LocusZoom tool. Fixed-effect meta-analysis of three discovery IgM anti-PC GWAS results was performed by METAL</w:t>
      </w:r>
      <w:r w:rsidR="007D645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(weighted by sample size)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. Genome-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>wide significant SNPs (P&lt;5.0x10</w:t>
      </w:r>
      <w:r w:rsidRPr="004830B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8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) from </w:t>
      </w:r>
      <w:r w:rsidR="00E32350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4830B9">
        <w:rPr>
          <w:rFonts w:ascii="Times New Roman" w:hAnsi="Times New Roman" w:cs="Times New Roman"/>
          <w:sz w:val="24"/>
          <w:szCs w:val="24"/>
          <w:lang w:val="en-US"/>
        </w:rPr>
        <w:t>discovery GWAS meta-analysis were validated in PRACSIS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study (n=646). The replicated SNP</w:t>
      </w:r>
      <w:r w:rsidR="00E32350" w:rsidRPr="00943B2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2350" w:rsidRPr="00943B27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meta-analyzed by using the metaphor package in R 3.</w:t>
      </w:r>
      <w:r w:rsidR="00FB1526" w:rsidRPr="00943B27">
        <w:rPr>
          <w:rFonts w:ascii="Times New Roman" w:hAnsi="Times New Roman" w:cs="Times New Roman"/>
          <w:sz w:val="24"/>
          <w:szCs w:val="24"/>
          <w:lang w:val="en-US"/>
        </w:rPr>
        <w:t>4.1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3A20B52" w14:textId="77777777" w:rsidR="00C927EF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A9900D5" w14:textId="33EF84C0" w:rsidR="00C927EF" w:rsidRPr="00943B27" w:rsidRDefault="008B31D6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b/>
          <w:sz w:val="24"/>
          <w:szCs w:val="24"/>
          <w:lang w:val="en-US"/>
        </w:rPr>
        <w:t>PRS</w:t>
      </w:r>
      <w:r w:rsidR="001934D3" w:rsidRPr="00943B2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704358" w:rsidRPr="00943B27">
        <w:rPr>
          <w:rFonts w:ascii="Times New Roman" w:hAnsi="Times New Roman" w:cs="Times New Roman"/>
          <w:b/>
          <w:sz w:val="24"/>
          <w:szCs w:val="24"/>
          <w:lang w:val="en-US"/>
        </w:rPr>
        <w:t xml:space="preserve">and effect sizes correlation </w:t>
      </w:r>
      <w:r w:rsidR="001934D3" w:rsidRPr="00943B27">
        <w:rPr>
          <w:rFonts w:ascii="Times New Roman" w:hAnsi="Times New Roman" w:cs="Times New Roman"/>
          <w:b/>
          <w:sz w:val="24"/>
          <w:szCs w:val="24"/>
          <w:lang w:val="en-US"/>
        </w:rPr>
        <w:t>analysi</w:t>
      </w:r>
      <w:r w:rsidR="00C927EF" w:rsidRPr="00943B27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</w:p>
    <w:p w14:paraId="5AC1E67C" w14:textId="5583896B" w:rsidR="00C927EF" w:rsidRPr="00943B27" w:rsidRDefault="00B02CB6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t>PRS analysi</w:t>
      </w:r>
      <w:r w:rsidR="001934D3" w:rsidRPr="00943B27">
        <w:rPr>
          <w:rFonts w:ascii="Times New Roman" w:hAnsi="Times New Roman" w:cs="Times New Roman"/>
          <w:sz w:val="24"/>
          <w:szCs w:val="24"/>
          <w:lang w:val="en-US"/>
        </w:rPr>
        <w:t>s was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performed by using summary GWAS results of IgM anti-PC (from our meta-analysis of three discovery studies</w:t>
      </w:r>
      <w:r w:rsidR="00CB3C59" w:rsidRPr="00943B27">
        <w:rPr>
          <w:rFonts w:ascii="Times New Roman" w:hAnsi="Times New Roman" w:cs="Times New Roman"/>
          <w:sz w:val="24"/>
          <w:szCs w:val="24"/>
          <w:lang w:val="en-US"/>
        </w:rPr>
        <w:t>, total n=3002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="007E6551" w:rsidRPr="00943B27">
        <w:rPr>
          <w:rFonts w:ascii="Times New Roman" w:hAnsi="Times New Roman" w:cs="Times New Roman"/>
          <w:sz w:val="24"/>
          <w:szCs w:val="24"/>
          <w:lang w:val="en-US"/>
        </w:rPr>
        <w:t>general IgM (</w:t>
      </w:r>
      <w:r w:rsidR="003F03DD" w:rsidRPr="00943B27">
        <w:rPr>
          <w:rFonts w:ascii="Times New Roman" w:hAnsi="Times New Roman" w:cs="Times New Roman"/>
          <w:sz w:val="24"/>
          <w:szCs w:val="24"/>
          <w:lang w:val="en-US"/>
        </w:rPr>
        <w:t>public data including SNPs with P&lt;1x10</w:t>
      </w:r>
      <w:r w:rsidR="003F03DD" w:rsidRPr="00943B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6</w:t>
      </w:r>
      <w:r w:rsidR="003F03D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B3C59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among </w:t>
      </w:r>
      <w:r w:rsidR="00CB3C59" w:rsidRPr="00943B27">
        <w:rPr>
          <w:rFonts w:ascii="Calibri" w:hAnsi="Calibri" w:cs="Calibri"/>
          <w:sz w:val="24"/>
          <w:szCs w:val="24"/>
          <w:lang w:val="en-US"/>
        </w:rPr>
        <w:t>~</w:t>
      </w:r>
      <w:r w:rsidR="00CB3C59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19000 individuals </w:t>
      </w:r>
      <w:r w:rsidR="003F03DD" w:rsidRPr="00943B27">
        <w:rPr>
          <w:rFonts w:ascii="Times New Roman" w:hAnsi="Times New Roman" w:cs="Times New Roman"/>
          <w:sz w:val="24"/>
          <w:szCs w:val="24"/>
          <w:lang w:val="en-US"/>
        </w:rPr>
        <w:t>from Jonsson, S. et al.</w:t>
      </w:r>
      <w:r w:rsidR="007E6551" w:rsidRPr="00943B2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E7AB8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s the bases</w:t>
      </w:r>
      <w:r w:rsidR="00CB3D15" w:rsidRPr="00943B2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E6551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and CLL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lastRenderedPageBreak/>
        <w:t>(from the InterLymph consortium</w:t>
      </w:r>
      <w:r w:rsidR="00AE5917" w:rsidRPr="00943B27">
        <w:rPr>
          <w:rFonts w:ascii="Times New Roman" w:hAnsi="Times New Roman" w:cs="Times New Roman"/>
          <w:sz w:val="24"/>
          <w:szCs w:val="24"/>
          <w:lang w:val="en-US"/>
        </w:rPr>
        <w:t>, including 3100 unrelated cases and 7677 controls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) as the target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XJuZHQ8L0F1dGhvcj48WWVhcj4yMDE2PC9ZZWFyPjxS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ZXJuZHQ8L0F1dGhvcj48WWVhcj4yMDE2PC9ZZWFyPjxS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15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LD linked SNPs in the base were clumped by using HapMap_ceu_all genotype as the reference (release 22, 60 individuals, 3.96 million SNPs), with the parameter settings recommended in PRSice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Euesden&lt;/Author&gt;&lt;Year&gt;2015&lt;/Year&gt;&lt;RecNum&gt;322&lt;/RecNum&gt;&lt;DisplayText&gt;(34)&lt;/DisplayText&gt;&lt;record&gt;&lt;rec-number&gt;322&lt;/rec-number&gt;&lt;foreign-keys&gt;&lt;key app="EN" db-id="2xeapprrwtezw5et5z8xrdvgpfftd0t09x5w" timestamp="1490448765"&gt;322&lt;/key&gt;&lt;/foreign-keys&gt;&lt;ref-type name="Journal Article"&gt;17&lt;/ref-type&gt;&lt;contributors&gt;&lt;authors&gt;&lt;author&gt;Euesden, J.&lt;/author&gt;&lt;author&gt;Lewis, C. M.&lt;/author&gt;&lt;author&gt;O&amp;apos;Reilly, P. F.&lt;/author&gt;&lt;/authors&gt;&lt;/contributors&gt;&lt;auth-address&gt;MRC Social, Genetic and Developmental Psychiatry Centre, Institute of Psychiatry, Psychology and Neuroscience, King&amp;apos;s College London, London, United Kingdom.&lt;/auth-address&gt;&lt;titles&gt;&lt;title&gt;PRSice: Polygenic Risk Score software&lt;/title&gt;&lt;secondary-title&gt;Bioinformatics&lt;/secondary-title&gt;&lt;/titles&gt;&lt;periodical&gt;&lt;full-title&gt;Bioinformatics&lt;/full-title&gt;&lt;/periodical&gt;&lt;pages&gt;1466-8&lt;/pages&gt;&lt;volume&gt;31&lt;/volume&gt;&lt;number&gt;9&lt;/number&gt;&lt;keywords&gt;&lt;keyword&gt;Depressive Disorder, Major/genetics&lt;/keyword&gt;&lt;keyword&gt;Genome-Wide Association Study&lt;/keyword&gt;&lt;keyword&gt;Genotyping Techniques&lt;/keyword&gt;&lt;keyword&gt;Humans&lt;/keyword&gt;&lt;keyword&gt;Linkage Disequilibrium&lt;/keyword&gt;&lt;keyword&gt;*Multifactorial Inheritance&lt;/keyword&gt;&lt;keyword&gt;Phenotype&lt;/keyword&gt;&lt;keyword&gt;Polymorphism, Single Nucleotide&lt;/keyword&gt;&lt;keyword&gt;Risk&lt;/keyword&gt;&lt;keyword&gt;Schizophrenia/genetics&lt;/keyword&gt;&lt;keyword&gt;Smoking/genetics&lt;/keyword&gt;&lt;keyword&gt;*Software&lt;/keyword&gt;&lt;/keywords&gt;&lt;dates&gt;&lt;year&gt;2015&lt;/year&gt;&lt;pub-dates&gt;&lt;date&gt;May 01&lt;/date&gt;&lt;/pub-dates&gt;&lt;/dates&gt;&lt;isbn&gt;1367-4811 (Electronic)&amp;#xD;1367-4803 (Linking)&lt;/isbn&gt;&lt;accession-num&gt;25550326&lt;/accession-num&gt;&lt;urls&gt;&lt;related-urls&gt;&lt;url&gt;http://www.ncbi.nlm.nih.gov/pubmed/25550326&lt;/url&gt;&lt;url&gt;https://www.ncbi.nlm.nih.gov/pmc/articles/PMC4410663/pdf/btu848.pdf&lt;/url&gt;&lt;/related-urls&gt;&lt;/urls&gt;&lt;custom2&gt;PMC4410663&lt;/custom2&gt;&lt;electronic-resource-num&gt;10.1093/bioinformatics/btu848&lt;/electronic-resource-num&gt;&lt;/record&gt;&lt;/Cite&gt;&lt;/EndNote&gt;</w:instrTex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4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>; a clumping threshold of p1=p2=0.5, a LD threshold of r</w:t>
      </w:r>
      <w:r w:rsidR="00C927EF" w:rsidRPr="00943B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>=0.05 and a distance threshold of 300Kb. Independent SNPs were grouped into different quantiles with gradually increasing P thresholds (P</w:t>
      </w:r>
      <w:r w:rsidR="00C927EF" w:rsidRPr="00943B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>). The P</w:t>
      </w:r>
      <w:r w:rsidR="00C927EF" w:rsidRPr="00943B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of the quantile that explained most variance of the target was defined as the best-fitted P</w:t>
      </w:r>
      <w:r w:rsidR="00C927EF" w:rsidRPr="00943B2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E1B5E6F" w14:textId="77777777" w:rsidR="00290766" w:rsidRPr="00943B27" w:rsidRDefault="00290766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CF23260" w14:textId="7C46CD6B" w:rsidR="002207D0" w:rsidRPr="00943B27" w:rsidRDefault="00920442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830B9">
        <w:rPr>
          <w:rFonts w:ascii="Times New Roman" w:hAnsi="Times New Roman" w:cs="Times New Roman"/>
          <w:sz w:val="24"/>
          <w:szCs w:val="24"/>
          <w:lang w:val="en-US"/>
        </w:rPr>
        <w:t>Independent g</w:t>
      </w:r>
      <w:r w:rsidR="002207D0" w:rsidRPr="004830B9">
        <w:rPr>
          <w:rFonts w:ascii="Times New Roman" w:hAnsi="Times New Roman" w:cs="Times New Roman"/>
          <w:sz w:val="24"/>
          <w:szCs w:val="24"/>
          <w:lang w:val="en-US"/>
        </w:rPr>
        <w:t>enome-wide significant SNPs (P&lt;5x10</w:t>
      </w:r>
      <w:r w:rsidR="002207D0" w:rsidRPr="004830B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8</w:t>
      </w:r>
      <w:r w:rsidR="00F84A3F" w:rsidRPr="004830B9">
        <w:rPr>
          <w:rFonts w:ascii="Times New Roman" w:hAnsi="Times New Roman" w:cs="Times New Roman"/>
          <w:sz w:val="24"/>
          <w:szCs w:val="24"/>
          <w:lang w:val="en-US"/>
        </w:rPr>
        <w:t xml:space="preserve"> from each locus</w:t>
      </w:r>
      <w:r w:rsidR="002207D0" w:rsidRPr="004830B9">
        <w:rPr>
          <w:rFonts w:ascii="Times New Roman" w:hAnsi="Times New Roman" w:cs="Times New Roman"/>
          <w:sz w:val="24"/>
          <w:szCs w:val="24"/>
          <w:lang w:val="en-US"/>
        </w:rPr>
        <w:t>) for general IgM and CLL were identified in our discovery</w:t>
      </w:r>
      <w:r w:rsidR="002207D0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GWAS</w:t>
      </w:r>
      <w:r w:rsidR="00CB3D15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meta-analysis</w:t>
      </w:r>
      <w:r w:rsidR="0076268E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of IgM anti-PC</w:t>
      </w:r>
      <w:r w:rsidR="002207D0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For each </w:t>
      </w:r>
      <w:r w:rsidR="00F84A3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dentified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SNP</w:t>
      </w:r>
      <w:r w:rsidR="00F84A3F" w:rsidRPr="00943B27">
        <w:rPr>
          <w:rFonts w:ascii="Times New Roman" w:hAnsi="Times New Roman" w:cs="Times New Roman"/>
          <w:sz w:val="24"/>
          <w:szCs w:val="24"/>
          <w:lang w:val="en-US"/>
        </w:rPr>
        <w:t>, t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>he effect size</w:t>
      </w:r>
      <w:r w:rsidR="00F84A3F" w:rsidRPr="00943B2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84A3F" w:rsidRPr="00943B27">
        <w:rPr>
          <w:rFonts w:ascii="Times New Roman" w:hAnsi="Times New Roman" w:cs="Times New Roman"/>
          <w:sz w:val="24"/>
          <w:szCs w:val="24"/>
          <w:lang w:val="en-US"/>
        </w:rPr>
        <w:t>on general IgM</w:t>
      </w:r>
      <w:r w:rsidR="00543DBD" w:rsidRPr="00943B27">
        <w:rPr>
          <w:rFonts w:ascii="Times New Roman" w:hAnsi="Times New Roman" w:cs="Times New Roman"/>
          <w:sz w:val="24"/>
          <w:szCs w:val="24"/>
          <w:lang w:val="en-US"/>
        </w:rPr>
        <w:t>, CLL versus</w:t>
      </w:r>
      <w:r w:rsidR="00F84A3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IgM anti-PC</w:t>
      </w:r>
      <w:r w:rsidR="00543DB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84A3F" w:rsidRPr="00943B27">
        <w:rPr>
          <w:rFonts w:ascii="Times New Roman" w:hAnsi="Times New Roman" w:cs="Times New Roman"/>
          <w:sz w:val="24"/>
          <w:szCs w:val="24"/>
          <w:lang w:val="en-US"/>
        </w:rPr>
        <w:t>were plotted in scatter plot</w:t>
      </w:r>
      <w:r w:rsidR="00543DBD" w:rsidRPr="00943B2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84A3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by using GTX package in R 3.4.1. 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BB40DAB" w14:textId="77777777" w:rsidR="00C927EF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57D452B" w14:textId="77777777" w:rsidR="00C927EF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b/>
          <w:sz w:val="24"/>
          <w:szCs w:val="24"/>
          <w:lang w:val="en-US"/>
        </w:rPr>
        <w:t>Functional prediction</w:t>
      </w:r>
    </w:p>
    <w:p w14:paraId="51D3599D" w14:textId="0EF5D344" w:rsidR="00C927EF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t>Correlated SNPs (r</w:t>
      </w:r>
      <w:r w:rsidRPr="00943B2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&gt;0.10) within the LD block of the top finding were submitted to UCSC Genome Browser (GRCh37/hg19), to study marks of potential regulation [including transcription, histone </w:t>
      </w:r>
      <w:r w:rsidR="004978C6" w:rsidRPr="00943B27">
        <w:rPr>
          <w:rFonts w:ascii="Times New Roman" w:hAnsi="Times New Roman" w:cs="Times New Roman"/>
          <w:sz w:val="24"/>
          <w:szCs w:val="24"/>
          <w:lang w:val="en-US"/>
        </w:rPr>
        <w:t>modification, DNase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hypersensitivity and </w:t>
      </w:r>
      <w:r w:rsidR="00721CF2" w:rsidRPr="00943B27">
        <w:rPr>
          <w:rFonts w:ascii="Times New Roman" w:hAnsi="Times New Roman" w:cs="Times New Roman"/>
          <w:sz w:val="24"/>
          <w:szCs w:val="24"/>
          <w:lang w:val="en-US"/>
        </w:rPr>
        <w:t>TFs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binding] determined by </w:t>
      </w:r>
      <w:r w:rsidR="00577EB8" w:rsidRPr="00943B27">
        <w:rPr>
          <w:rFonts w:ascii="Times New Roman" w:hAnsi="Times New Roman" w:cs="Times New Roman"/>
          <w:sz w:val="24"/>
          <w:szCs w:val="24"/>
          <w:lang w:val="en-US"/>
        </w:rPr>
        <w:t>ENCODE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on cell lines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b3NlbmJsb29tPC9BdXRob3I+PFllYXI+MjAxMzwvWWVh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b3NlbmJsb29tPC9BdXRob3I+PFllYXI+MjAxMzwvWWVh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5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Annotation database RegulomeDB with established and predicted regulatory elements in the intergenic regions of the </w:t>
      </w:r>
      <w:r w:rsidRPr="00943B27">
        <w:rPr>
          <w:rFonts w:ascii="Times New Roman" w:hAnsi="Times New Roman" w:cs="Times New Roman"/>
          <w:i/>
          <w:sz w:val="24"/>
          <w:szCs w:val="24"/>
          <w:lang w:val="en-US"/>
        </w:rPr>
        <w:t>Homo sapiens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was used for searching evidence of TF binding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lsZTwvQXV0aG9yPjxZZWFyPjIwMTI8L1llYXI+PFJl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lsZTwvQXV0aG9yPjxZZWFyPjIwMTI8L1llYXI+PFJl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6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In order to identify the binding sites for potential TFs, 728bp of the DNA sequence surrounding the indicated functional variant was submitted to </w:t>
      </w:r>
      <w:r w:rsidR="00CB15AF" w:rsidRPr="00943B27">
        <w:rPr>
          <w:rFonts w:ascii="Times New Roman" w:hAnsi="Times New Roman" w:cs="Times New Roman"/>
          <w:sz w:val="24"/>
          <w:szCs w:val="24"/>
          <w:lang w:val="en-US"/>
        </w:rPr>
        <w:t>FIMO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rant&lt;/Author&gt;&lt;Year&gt;2011&lt;/Year&gt;&lt;RecNum&gt;27&lt;/RecNum&gt;&lt;DisplayText&gt;(37)&lt;/DisplayText&gt;&lt;record&gt;&lt;rec-number&gt;27&lt;/rec-number&gt;&lt;foreign-keys&gt;&lt;key app="EN" db-id="pwtp5edv9pdaw0eaxpdx9fsms0s5tawx2rpx" timestamp="1518297458"&gt;27&lt;/key&gt;&lt;/foreign-keys&gt;&lt;ref-type name="Journal Article"&gt;17&lt;/ref-type&gt;&lt;contributors&gt;&lt;authors&gt;&lt;author&gt;Grant, C. E.&lt;/author&gt;&lt;author&gt;Bailey, T. L.&lt;/author&gt;&lt;author&gt;Noble, W. S.&lt;/author&gt;&lt;/authors&gt;&lt;/contributors&gt;&lt;auth-address&gt;Department of Genome Sciences, University of Washington, Seattle, WA, USA.&lt;/auth-address&gt;&lt;titles&gt;&lt;title&gt;FIMO: scanning for occurrences of a given motif&lt;/title&gt;&lt;secondary-title&gt;Bioinformatics&lt;/secondary-title&gt;&lt;/titles&gt;&lt;periodical&gt;&lt;full-title&gt;Bioinformatics&lt;/full-title&gt;&lt;/periodical&gt;&lt;pages&gt;1017-8&lt;/pages&gt;&lt;volume&gt;27&lt;/volume&gt;&lt;number&gt;7&lt;/number&gt;&lt;keywords&gt;&lt;keyword&gt;*Amino Acid Motifs&lt;/keyword&gt;&lt;keyword&gt;Base Sequence&lt;/keyword&gt;&lt;keyword&gt;Binding Sites&lt;/keyword&gt;&lt;keyword&gt;Conserved Sequence&lt;/keyword&gt;&lt;keyword&gt;DNA/*chemistry&lt;/keyword&gt;&lt;keyword&gt;Databases, Genetic&lt;/keyword&gt;&lt;keyword&gt;Genome, Human&lt;/keyword&gt;&lt;keyword&gt;Humans&lt;/keyword&gt;&lt;keyword&gt;Position-Specific Scoring Matrices&lt;/keyword&gt;&lt;keyword&gt;Repressor Proteins/metabolism&lt;/keyword&gt;&lt;keyword&gt;Sequence Analysis, DNA/*methods&lt;/keyword&gt;&lt;keyword&gt;Sequence Analysis, Protein/*methods&lt;/keyword&gt;&lt;keyword&gt;*Software&lt;/keyword&gt;&lt;/keywords&gt;&lt;dates&gt;&lt;year&gt;2011&lt;/year&gt;&lt;pub-dates&gt;&lt;date&gt;Apr 1&lt;/date&gt;&lt;/pub-dates&gt;&lt;/dates&gt;&lt;isbn&gt;1367-4811 (Electronic)&amp;#xD;1367-4803 (Linking)&lt;/isbn&gt;&lt;accession-num&gt;21330290&lt;/accession-num&gt;&lt;urls&gt;&lt;related-urls&gt;&lt;url&gt;http://www.ncbi.nlm.nih.gov/pubmed/21330290&lt;/url&gt;&lt;url&gt;http://bioinformatics.oxfordjournals.org/content/27/7/1017.full.pdf&lt;/url&gt;&lt;/related-urls&gt;&lt;/urls&gt;&lt;custom2&gt;PMC3065696&lt;/custom2&gt;&lt;electronic-resource-num&gt;10.1093/bioinformatics/btr064&lt;/electronic-resource-num&gt;&lt;/record&gt;&lt;/Cite&gt;&lt;/EndNote&gt;</w:instrTex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7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, a tool enabling searches of motifs derived from </w:t>
      </w:r>
      <w:r w:rsidR="00BC3C7E" w:rsidRPr="00943B27">
        <w:rPr>
          <w:rFonts w:ascii="Times New Roman" w:hAnsi="Times New Roman" w:cs="Times New Roman"/>
          <w:sz w:val="24"/>
          <w:szCs w:val="24"/>
          <w:lang w:val="en-US"/>
        </w:rPr>
        <w:t>ChIP-seq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nd SELEX data 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YW5kdDwvQXV0aG9yPjxZZWFyPjIwMTI8L1llYXI+PFJl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YW5kdDwvQXV0aG9yPjxZZWFyPjIwMTI8L1llYXI+PFJl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8,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39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3421B174" w14:textId="77777777" w:rsidR="00C927EF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BA18BAE" w14:textId="77777777" w:rsidR="00C927EF" w:rsidRPr="00943B27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b/>
          <w:sz w:val="24"/>
          <w:szCs w:val="24"/>
          <w:lang w:val="en-US"/>
        </w:rPr>
        <w:t>Nested case-control study</w:t>
      </w:r>
    </w:p>
    <w:p w14:paraId="4F785233" w14:textId="2D0ACD76" w:rsidR="00C927EF" w:rsidRPr="00F81C6D" w:rsidRDefault="00F4206D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3B27">
        <w:rPr>
          <w:rFonts w:ascii="Times New Roman" w:hAnsi="Times New Roman" w:cs="Times New Roman"/>
          <w:sz w:val="24"/>
          <w:szCs w:val="24"/>
          <w:lang w:val="en-US"/>
        </w:rPr>
        <w:lastRenderedPageBreak/>
        <w:t>The nested case-control study was designed to follow-up on the results of the GWAS meta-analysis indicating the top genetic variant shar</w:t>
      </w:r>
      <w:r w:rsidR="00F85655" w:rsidRPr="00943B27">
        <w:rPr>
          <w:rFonts w:ascii="Times New Roman" w:hAnsi="Times New Roman" w:cs="Times New Roman"/>
          <w:sz w:val="24"/>
          <w:szCs w:val="24"/>
          <w:lang w:val="en-US"/>
        </w:rPr>
        <w:t>ed between IgM anti-PC and CLL. We evaluate the phenotypic association between IgM anti-PC and CLL in t</w:t>
      </w:r>
      <w:r w:rsidR="00B4788E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Swedish Twin Registry </w:t>
      </w:r>
      <w:r w:rsidR="00D629B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serum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>biobank,</w:t>
      </w:r>
      <w:r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85655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which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contains serum samples of over 12 000 participants who have been linked to the Swedish National Patient Registry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udvigsson&lt;/Author&gt;&lt;Year&gt;2011&lt;/Year&gt;&lt;RecNum&gt;18&lt;/RecNum&gt;&lt;DisplayText&gt;(40)&lt;/DisplayText&gt;&lt;record&gt;&lt;rec-number&gt;18&lt;/rec-number&gt;&lt;foreign-keys&gt;&lt;key app="EN" db-id="pwtp5edv9pdaw0eaxpdx9fsms0s5tawx2rpx" timestamp="1518297457"&gt;18&lt;/key&gt;&lt;/foreign-keys&gt;&lt;ref-type name="Journal Article"&gt;17&lt;/ref-type&gt;&lt;contributors&gt;&lt;authors&gt;&lt;author&gt;Ludvigsson, J. F.&lt;/author&gt;&lt;author&gt;Andersson, E.&lt;/author&gt;&lt;author&gt;Ekbom, A.&lt;/author&gt;&lt;author&gt;Feychting, M.&lt;/author&gt;&lt;author&gt;Kim, J. L.&lt;/author&gt;&lt;author&gt;Reuterwall, C.&lt;/author&gt;&lt;author&gt;Heurgren, M.&lt;/author&gt;&lt;author&gt;Olausson, P. O.&lt;/author&gt;&lt;/authors&gt;&lt;/contributors&gt;&lt;auth-address&gt;Department of Paediatrics, Orebro University Hospital, Sweden. jonasludvigsson@yahoo.com&lt;/auth-address&gt;&lt;titles&gt;&lt;title&gt;External review and validation of the Swedish national inpatient register&lt;/title&gt;&lt;secondary-title&gt;BMC Public Health&lt;/secondary-title&gt;&lt;/titles&gt;&lt;periodical&gt;&lt;full-title&gt;BMC Public Health&lt;/full-title&gt;&lt;/periodical&gt;&lt;pages&gt;450&lt;/pages&gt;&lt;volume&gt;11&lt;/volume&gt;&lt;keywords&gt;&lt;keyword&gt;Adult&lt;/keyword&gt;&lt;keyword&gt;Aged&lt;/keyword&gt;&lt;keyword&gt;Disease/classification&lt;/keyword&gt;&lt;keyword&gt;Epidemiology&lt;/keyword&gt;&lt;keyword&gt;Female&lt;/keyword&gt;&lt;keyword&gt;Humans&lt;/keyword&gt;&lt;keyword&gt;*Inpatients/statistics &amp;amp; numerical data&lt;/keyword&gt;&lt;keyword&gt;Male&lt;/keyword&gt;&lt;keyword&gt;Middle Aged&lt;/keyword&gt;&lt;keyword&gt;Morbidity&lt;/keyword&gt;&lt;keyword&gt;Registries/*standards&lt;/keyword&gt;&lt;keyword&gt;Sweden/epidemiology&lt;/keyword&gt;&lt;keyword&gt;Young Adult&lt;/keyword&gt;&lt;/keywords&gt;&lt;dates&gt;&lt;year&gt;2011&lt;/year&gt;&lt;pub-dates&gt;&lt;date&gt;Jun 09&lt;/date&gt;&lt;/pub-dates&gt;&lt;/dates&gt;&lt;isbn&gt;1471-2458 (Electronic)&amp;#xD;1471-2458 (Linking)&lt;/isbn&gt;&lt;accession-num&gt;21658213&lt;/accession-num&gt;&lt;urls&gt;&lt;related-urls&gt;&lt;url&gt;http://www.ncbi.nlm.nih.gov/pubmed/21658213&lt;/url&gt;&lt;url&gt;https://www.ncbi.nlm.nih.gov/pmc/articles/PMC3142234/pdf/1471-2458-11-450.pdf&lt;/url&gt;&lt;/related-urls&gt;&lt;/urls&gt;&lt;custom2&gt;PMC3142234&lt;/custom2&gt;&lt;electronic-resource-num&gt;10.1186/1471-2458-11-450&lt;/electronic-resource-num&gt;&lt;/record&gt;&lt;/Cite&gt;&lt;/EndNote&gt;</w:instrTex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40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81C6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By using international classification of diseases (ICD) codes (ICD10: C91.1; ICD7/8/9: 204.1), </w:t>
      </w:r>
      <w:r w:rsidR="00E52A6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all cases of CLL in the biobank were identified; </w:t>
      </w:r>
      <w:r w:rsidR="00B0348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7 prevalent </w:t>
      </w:r>
      <w:r w:rsidR="00F81C6D" w:rsidRPr="00943B27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B03484" w:rsidRPr="00943B27">
        <w:rPr>
          <w:rFonts w:ascii="Times New Roman" w:hAnsi="Times New Roman" w:cs="Times New Roman"/>
          <w:sz w:val="24"/>
          <w:szCs w:val="24"/>
          <w:lang w:val="en-US"/>
        </w:rPr>
        <w:t>onset before sampling</w:t>
      </w:r>
      <w:r w:rsidR="00F81C6D" w:rsidRPr="00943B2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03484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23 incident </w:t>
      </w:r>
      <w:r w:rsidR="00F81C6D" w:rsidRPr="00943B27">
        <w:rPr>
          <w:rFonts w:ascii="Times New Roman" w:hAnsi="Times New Roman" w:cs="Times New Roman"/>
          <w:sz w:val="24"/>
          <w:szCs w:val="24"/>
          <w:lang w:val="en-US"/>
        </w:rPr>
        <w:t>CLL cases (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onset after blood sampling) were </w:t>
      </w:r>
      <w:r w:rsidR="00E52A6D" w:rsidRPr="00943B27"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F81C6D" w:rsidRPr="00943B27">
        <w:rPr>
          <w:rFonts w:ascii="Times New Roman" w:hAnsi="Times New Roman" w:cs="Times New Roman"/>
          <w:sz w:val="24"/>
          <w:szCs w:val="24"/>
          <w:lang w:val="en-US"/>
        </w:rPr>
        <w:t>, and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three age- (birthdates were within ±90 days and the same age at blood sampling) and sex- matched controls </w:t>
      </w:r>
      <w:r w:rsidR="00F81C6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were also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randomly selected for each case. </w:t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For the 30 CLL cases and </w:t>
      </w:r>
      <w:r w:rsidR="00E52A6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90 matched controls, </w:t>
      </w:r>
      <w:r w:rsidR="00B4788E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serum samples were withdrawn and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IgM anti-PC </w:t>
      </w:r>
      <w:r w:rsidR="00B4788E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levels 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were measured </w:t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according to the </w:t>
      </w:r>
      <w:r w:rsidR="00B4788E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same </w:t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  <w:t>manufacturer’s protocol (CVDefine®, Athera Biotechnologies AB, Stockholm, Sweden)</w:t>
      </w:r>
      <w:r w:rsidR="009E3E09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as used for the anti-PC GWAS</w:t>
      </w:r>
      <w:r w:rsidR="00E52A6D" w:rsidRPr="00943B27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E52A6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Measurements were calibrated </w:t>
      </w:r>
      <w:r w:rsidR="003C114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E52A6D" w:rsidRPr="00943B27">
        <w:rPr>
          <w:rFonts w:ascii="Times New Roman" w:hAnsi="Times New Roman" w:cs="Times New Roman"/>
          <w:sz w:val="24"/>
          <w:szCs w:val="24"/>
          <w:lang w:val="en-US"/>
        </w:rPr>
        <w:t>using a six point calibrators curve containing IgM anti-PC le</w:t>
      </w:r>
      <w:r w:rsidR="009E3E09" w:rsidRPr="00943B27">
        <w:rPr>
          <w:rFonts w:ascii="Times New Roman" w:hAnsi="Times New Roman" w:cs="Times New Roman"/>
          <w:sz w:val="24"/>
          <w:szCs w:val="24"/>
          <w:lang w:val="en-US"/>
        </w:rPr>
        <w:t>vels ranging from 0 to 100 U/ml</w:t>
      </w:r>
      <w:r w:rsidR="00E52A6D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ZSBGYWlyZTwvQXV0aG9yPjxZZWFyPjIwMTA8L1llYXI+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ZSBGYWlyZTwvQXV0aG9yPjxZZWFyPjIwMTA8L1llYXI+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</w:fldData>
        </w:fldCha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33FD4">
        <w:rPr>
          <w:rFonts w:ascii="Times New Roman" w:hAnsi="Times New Roman" w:cs="Times New Roman"/>
          <w:sz w:val="24"/>
          <w:szCs w:val="24"/>
          <w:lang w:val="en-US"/>
        </w:rPr>
      </w:r>
      <w:r w:rsidR="00733FD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733FD4" w:rsidRPr="003B6FD6">
        <w:rPr>
          <w:rFonts w:ascii="Times New Roman" w:hAnsi="Times New Roman" w:cs="Times New Roman"/>
          <w:noProof/>
          <w:color w:val="0070C0"/>
          <w:sz w:val="24"/>
          <w:szCs w:val="24"/>
          <w:lang w:val="en-US"/>
        </w:rPr>
        <w:t>27</w:t>
      </w:r>
      <w:r w:rsidR="00733FD4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06D52" w:rsidRPr="00943B2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46D6C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R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>aw values and rank order normalized values</w:t>
      </w:r>
      <w:r w:rsidR="00946D6C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of IgM anti-PC</w:t>
      </w:r>
      <w:r w:rsidR="00C927EF" w:rsidRPr="00943B27">
        <w:rPr>
          <w:rFonts w:ascii="Times New Roman" w:hAnsi="Times New Roman" w:cs="Times New Roman"/>
          <w:sz w:val="24"/>
          <w:szCs w:val="24"/>
          <w:lang w:val="en-US"/>
        </w:rPr>
        <w:t xml:space="preserve"> were used in the t-test and stratified Cox proportional hazards models</w:t>
      </w:r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00C1C60F" w14:textId="40DAEBBA" w:rsidR="00506956" w:rsidRPr="00B27F71" w:rsidRDefault="00506956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D352B1A" w14:textId="0363C1C7" w:rsidR="00290766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t xml:space="preserve">Web </w:t>
      </w:r>
      <w:r w:rsidR="001E2A46" w:rsidRPr="00B27F71">
        <w:rPr>
          <w:rFonts w:ascii="Times New Roman" w:hAnsi="Times New Roman" w:cs="Times New Roman"/>
          <w:b/>
          <w:sz w:val="24"/>
          <w:szCs w:val="24"/>
          <w:lang w:val="en-US"/>
        </w:rPr>
        <w:t>R</w:t>
      </w: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t>esources</w:t>
      </w:r>
    </w:p>
    <w:p w14:paraId="30D069E7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LINK, </w:t>
      </w:r>
      <w:hyperlink r:id="rId9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://pngu.mgh.harvard.edu/~purcell/plink/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</w:p>
    <w:p w14:paraId="467B8202" w14:textId="77777777" w:rsidR="00C927EF" w:rsidRPr="0032613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6131">
        <w:rPr>
          <w:rFonts w:ascii="Times New Roman" w:hAnsi="Times New Roman" w:cs="Times New Roman"/>
          <w:sz w:val="24"/>
          <w:szCs w:val="24"/>
        </w:rPr>
        <w:t xml:space="preserve">METAL, </w:t>
      </w:r>
      <w:hyperlink r:id="rId10" w:history="1">
        <w:r w:rsidRPr="0032613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</w:rPr>
          <w:t>http://genome.sph.umich.edu/wiki/METAL</w:t>
        </w:r>
      </w:hyperlink>
      <w:r w:rsidRPr="00326131">
        <w:rPr>
          <w:rFonts w:ascii="Times New Roman" w:hAnsi="Times New Roman" w:cs="Times New Roman"/>
          <w:sz w:val="24"/>
          <w:szCs w:val="24"/>
        </w:rPr>
        <w:t xml:space="preserve">; </w:t>
      </w:r>
    </w:p>
    <w:p w14:paraId="0B375E52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qqman, </w:t>
      </w:r>
      <w:hyperlink r:id="rId11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s://cran.r-project.org/web/packages/qqman/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>;</w:t>
      </w:r>
    </w:p>
    <w:p w14:paraId="662A303A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LocusZoom, </w:t>
      </w:r>
      <w:hyperlink r:id="rId12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://locuszoom.sph.umich.edu/locuszoom/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>;</w:t>
      </w:r>
    </w:p>
    <w:p w14:paraId="7B890300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1000 Genomes Project, </w:t>
      </w:r>
      <w:hyperlink r:id="rId13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://www.1000genomes.org/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</w:p>
    <w:p w14:paraId="52450059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InterLymph consortium, </w:t>
      </w:r>
      <w:hyperlink r:id="rId14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://epi.grants.cancer.gov/InterLymph/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</w:p>
    <w:p w14:paraId="3C2B3F28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Metaphor, </w:t>
      </w:r>
      <w:hyperlink r:id="rId15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://www.metafor-project.org/doku.php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>;</w:t>
      </w:r>
    </w:p>
    <w:p w14:paraId="6222BFCA" w14:textId="1F0D6CD6" w:rsidR="00C927EF" w:rsidRPr="00783499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color w:val="0000FF" w:themeColor="hyperlink"/>
          <w:sz w:val="24"/>
          <w:szCs w:val="24"/>
          <w:u w:val="single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PRSice: </w:t>
      </w:r>
      <w:hyperlink r:id="rId16" w:history="1">
        <w:r w:rsidRPr="00B27F71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://prsice.info/</w:t>
        </w:r>
      </w:hyperlink>
      <w:r w:rsidR="00783499">
        <w:rPr>
          <w:rStyle w:val="Hyperlink"/>
          <w:rFonts w:ascii="Times New Roman" w:hAnsi="Times New Roman" w:cs="Times New Roman"/>
          <w:sz w:val="24"/>
          <w:szCs w:val="24"/>
        </w:rPr>
        <w:t>;</w:t>
      </w:r>
    </w:p>
    <w:p w14:paraId="0920986C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UCSC Genome Browser, </w:t>
      </w:r>
      <w:hyperlink r:id="rId17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s://genome.ucsc.edu/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</w:p>
    <w:p w14:paraId="42842307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Encyclopedia of DNA Elements (ENCODE): </w:t>
      </w:r>
      <w:hyperlink r:id="rId18" w:history="1">
        <w:r w:rsidRPr="00B27F71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www.encodeproject.org/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>;</w:t>
      </w:r>
    </w:p>
    <w:p w14:paraId="62409B6F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Ensembl, </w:t>
      </w:r>
      <w:hyperlink r:id="rId19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://www.ensembl.org/index.html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</w:p>
    <w:p w14:paraId="6397CDA2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RegulomeDB, </w:t>
      </w:r>
      <w:hyperlink r:id="rId20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://regulome.stanford.edu/index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>;</w:t>
      </w:r>
    </w:p>
    <w:p w14:paraId="51B8B7A9" w14:textId="77777777" w:rsidR="00C927EF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color w:val="0070C0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Find Individual Motif Occurrences (FIMO), </w:t>
      </w:r>
      <w:hyperlink r:id="rId21" w:history="1">
        <w:r w:rsidRPr="00B27F71">
          <w:rPr>
            <w:rFonts w:ascii="Times New Roman" w:hAnsi="Times New Roman" w:cs="Times New Roman"/>
            <w:color w:val="0000FF" w:themeColor="hyperlink"/>
            <w:sz w:val="24"/>
            <w:szCs w:val="24"/>
            <w:u w:val="single"/>
            <w:lang w:val="en-US"/>
          </w:rPr>
          <w:t>http://meme-suite.org/tools/fimo</w:t>
        </w:r>
      </w:hyperlink>
      <w:r w:rsidRPr="00B27F71">
        <w:rPr>
          <w:rFonts w:ascii="Times New Roman" w:hAnsi="Times New Roman" w:cs="Times New Roman"/>
          <w:sz w:val="24"/>
          <w:szCs w:val="24"/>
          <w:lang w:val="en-US"/>
        </w:rPr>
        <w:t>;</w:t>
      </w:r>
    </w:p>
    <w:p w14:paraId="46533B96" w14:textId="77777777" w:rsidR="001D52B7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STRING database, </w:t>
      </w:r>
      <w:hyperlink r:id="rId22" w:history="1">
        <w:r w:rsidRPr="00B27F71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://string-db.org/</w:t>
        </w:r>
      </w:hyperlink>
      <w:r w:rsidR="001D52B7" w:rsidRPr="00B27F71">
        <w:rPr>
          <w:rFonts w:ascii="Times New Roman" w:hAnsi="Times New Roman" w:cs="Times New Roman"/>
          <w:sz w:val="24"/>
          <w:szCs w:val="24"/>
          <w:lang w:val="en-US"/>
        </w:rPr>
        <w:t>;</w:t>
      </w:r>
    </w:p>
    <w:p w14:paraId="1D9133A0" w14:textId="7C230F07" w:rsidR="00427284" w:rsidRPr="00B27F71" w:rsidRDefault="001D52B7" w:rsidP="003C139F">
      <w:pPr>
        <w:tabs>
          <w:tab w:val="left" w:pos="2529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GTX: Genetics ToolboX, </w:t>
      </w:r>
      <w:hyperlink r:id="rId23" w:history="1">
        <w:r w:rsidRPr="00B27F71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cran.r-project.org/web/packages/gtx/</w:t>
        </w:r>
      </w:hyperlink>
      <w:r w:rsidR="00C927EF" w:rsidRPr="00B27F7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4AF713E" w14:textId="6B58F62C" w:rsidR="00304FDE" w:rsidRPr="00B27F71" w:rsidRDefault="00304FDE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AD1DE49" w14:textId="77777777" w:rsidR="00884800" w:rsidRPr="00B27F71" w:rsidRDefault="00884800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406692E" w14:textId="5DCFF34C" w:rsidR="00290766" w:rsidRPr="00B27F71" w:rsidRDefault="00C927EF" w:rsidP="003C139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t>Acknowledgments</w:t>
      </w:r>
    </w:p>
    <w:p w14:paraId="0CDD4317" w14:textId="011DC32D" w:rsidR="00EE3D3D" w:rsidRPr="00B27F71" w:rsidRDefault="00C927EF" w:rsidP="00EE3D3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>The author</w:t>
      </w:r>
      <w:r w:rsidR="00185EED" w:rsidRPr="00B27F7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 would like to thanks the InterLymph consortium for sharing the summarized GWAS result of CLL. </w:t>
      </w:r>
      <w:r w:rsidR="00EE3D3D"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This work was supported by the Swedish Heart-Lung Foundation (20070481 to P.K.E.M.) and China Scholarship </w:t>
      </w:r>
      <w:r w:rsidR="00702705">
        <w:rPr>
          <w:rFonts w:ascii="Times New Roman" w:hAnsi="Times New Roman" w:cs="Times New Roman"/>
          <w:sz w:val="24"/>
          <w:szCs w:val="24"/>
          <w:lang w:val="en-US"/>
        </w:rPr>
        <w:t xml:space="preserve">Council (201306210065 to X.C.). </w:t>
      </w:r>
      <w:r w:rsidR="006E29B1" w:rsidRPr="008217B4">
        <w:rPr>
          <w:rFonts w:ascii="Times New Roman" w:hAnsi="Times New Roman" w:cs="Times New Roman"/>
          <w:sz w:val="24"/>
          <w:szCs w:val="24"/>
          <w:lang w:val="en-US"/>
        </w:rPr>
        <w:t>The Swedish Twin Registry is managed by Karolinska Institutet and receives funding through the Swedish Research Council (2017-00641).</w:t>
      </w:r>
      <w:r w:rsidR="006E29B1" w:rsidRPr="006E29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C7FCA00" w14:textId="32C2DA79" w:rsidR="00884800" w:rsidRPr="00B27F71" w:rsidRDefault="00884800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621394D" w14:textId="77777777" w:rsidR="00304FDE" w:rsidRPr="00B27F71" w:rsidRDefault="00304FDE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775973C" w14:textId="2050FB62" w:rsidR="00290766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t>Conflict of Interest Statement</w:t>
      </w:r>
    </w:p>
    <w:p w14:paraId="42E06CA4" w14:textId="640B1092" w:rsidR="00304FDE" w:rsidRPr="00B27F71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t xml:space="preserve">Johan Frostegård is named as inventor on patents of anti-PC. </w:t>
      </w:r>
      <w:r w:rsidR="00B75FEF">
        <w:rPr>
          <w:rFonts w:ascii="Times New Roman" w:hAnsi="Times New Roman" w:cs="Times New Roman"/>
          <w:sz w:val="24"/>
          <w:szCs w:val="24"/>
          <w:lang w:val="en-US"/>
        </w:rPr>
        <w:t>The authors declare no other conflicts of i</w:t>
      </w:r>
      <w:r w:rsidR="00B75FEF" w:rsidRPr="00B75FEF">
        <w:rPr>
          <w:rFonts w:ascii="Times New Roman" w:hAnsi="Times New Roman" w:cs="Times New Roman"/>
          <w:sz w:val="24"/>
          <w:szCs w:val="24"/>
          <w:lang w:val="en-US"/>
        </w:rPr>
        <w:t>nterest</w:t>
      </w:r>
      <w:r w:rsidR="00DF59EE" w:rsidRPr="00B75FE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56B47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148AB8E8" w14:textId="342033C2" w:rsidR="00304FDE" w:rsidRPr="00664670" w:rsidRDefault="00C927EF" w:rsidP="003C139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14:paraId="38434B2F" w14:textId="77777777" w:rsidR="003F7260" w:rsidRPr="00ED4DEF" w:rsidRDefault="00C927EF" w:rsidP="002D24EF">
      <w:pPr>
        <w:pStyle w:val="EndNoteBibliography"/>
        <w:spacing w:after="0"/>
        <w:ind w:left="567" w:hanging="567"/>
        <w:rPr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REFLIST </w:instrText>
      </w: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3F7260" w:rsidRPr="00ED4DEF">
        <w:rPr>
          <w:lang w:val="en-US"/>
        </w:rPr>
        <w:t>1</w:t>
      </w:r>
      <w:r w:rsidR="003F7260" w:rsidRPr="00ED4DEF">
        <w:rPr>
          <w:lang w:val="en-US"/>
        </w:rPr>
        <w:tab/>
        <w:t xml:space="preserve">Binder, C.J., Chang, M.K., Shaw, P.X., Miller, Y.I., Hartvigsen, K., Dewan, A. and Witztum, J.L. (2002) Innate and acquired immunity in atherogenesis. </w:t>
      </w:r>
      <w:r w:rsidR="003F7260" w:rsidRPr="00ED4DEF">
        <w:rPr>
          <w:i/>
          <w:lang w:val="en-US"/>
        </w:rPr>
        <w:t>Nat Med</w:t>
      </w:r>
      <w:r w:rsidR="003F7260" w:rsidRPr="00ED4DEF">
        <w:rPr>
          <w:lang w:val="en-US"/>
        </w:rPr>
        <w:t xml:space="preserve">, </w:t>
      </w:r>
      <w:r w:rsidR="003F7260" w:rsidRPr="00ED4DEF">
        <w:rPr>
          <w:b/>
          <w:lang w:val="en-US"/>
        </w:rPr>
        <w:t>8</w:t>
      </w:r>
      <w:r w:rsidR="003F7260" w:rsidRPr="00ED4DEF">
        <w:rPr>
          <w:lang w:val="en-US"/>
        </w:rPr>
        <w:t>, 1218-1226.</w:t>
      </w:r>
    </w:p>
    <w:p w14:paraId="76E3C520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</w:t>
      </w:r>
      <w:r w:rsidRPr="00ED4DEF">
        <w:rPr>
          <w:lang w:val="en-US"/>
        </w:rPr>
        <w:tab/>
        <w:t xml:space="preserve">Frostegard, J. (2013) Immunity, atherosclerosis and cardiovascular disease. </w:t>
      </w:r>
      <w:r w:rsidRPr="00ED4DEF">
        <w:rPr>
          <w:i/>
          <w:lang w:val="en-US"/>
        </w:rPr>
        <w:t>BMC Med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1</w:t>
      </w:r>
      <w:r w:rsidRPr="00ED4DEF">
        <w:rPr>
          <w:lang w:val="en-US"/>
        </w:rPr>
        <w:t>, 117.</w:t>
      </w:r>
    </w:p>
    <w:p w14:paraId="05BDAFAB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3</w:t>
      </w:r>
      <w:r w:rsidRPr="00ED4DEF">
        <w:rPr>
          <w:lang w:val="en-US"/>
        </w:rPr>
        <w:tab/>
        <w:t xml:space="preserve">Binder, C.J., Horkko, S., Dewan, A., Chang, M.K., Kieu, E.P., Goodyear, C.S., Shaw, P.X., Palinski, W., Witztum, J.L. and Silverman, G.J. (2003) Pneumococcal vaccination decreases atherosclerotic lesion formation: molecular mimicry between Streptococcus pneumoniae and oxidized LDL. </w:t>
      </w:r>
      <w:r w:rsidRPr="00ED4DEF">
        <w:rPr>
          <w:i/>
          <w:lang w:val="en-US"/>
        </w:rPr>
        <w:t>Nat Med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9</w:t>
      </w:r>
      <w:r w:rsidRPr="00ED4DEF">
        <w:rPr>
          <w:lang w:val="en-US"/>
        </w:rPr>
        <w:t>, 736-743.</w:t>
      </w:r>
    </w:p>
    <w:p w14:paraId="1A2B020A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4</w:t>
      </w:r>
      <w:r w:rsidRPr="00ED4DEF">
        <w:rPr>
          <w:lang w:val="en-US"/>
        </w:rPr>
        <w:tab/>
        <w:t xml:space="preserve">Frostegard, J., Huang, Y.H., Ronnelid, J. and Schafer-Elinder, L. (1997) Platelet-activating factor and oxidized LDL induce immune activation by a common mechanism. </w:t>
      </w:r>
      <w:r w:rsidRPr="00ED4DEF">
        <w:rPr>
          <w:i/>
          <w:lang w:val="en-US"/>
        </w:rPr>
        <w:t>Arterioscler Thromb Vasc Bio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7</w:t>
      </w:r>
      <w:r w:rsidRPr="00ED4DEF">
        <w:rPr>
          <w:lang w:val="en-US"/>
        </w:rPr>
        <w:t>, 963-968.</w:t>
      </w:r>
    </w:p>
    <w:p w14:paraId="0020810B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5</w:t>
      </w:r>
      <w:r w:rsidRPr="00ED4DEF">
        <w:rPr>
          <w:lang w:val="en-US"/>
        </w:rPr>
        <w:tab/>
        <w:t xml:space="preserve">Caligiuri, G., Khallou-Laschet, J., Vandaele, M., Gaston, A.T., Delignat, S., Mandet, C., Kohler, H.V., Kaveri, S.V. and Nicoletti, A. (2007) Phosphorylcholine-targeting immunization reduces atherosclerosis. </w:t>
      </w:r>
      <w:r w:rsidRPr="00ED4DEF">
        <w:rPr>
          <w:i/>
          <w:lang w:val="en-US"/>
        </w:rPr>
        <w:t>J Am Coll Cardio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50</w:t>
      </w:r>
      <w:r w:rsidRPr="00ED4DEF">
        <w:rPr>
          <w:lang w:val="en-US"/>
        </w:rPr>
        <w:t>, 540-546.</w:t>
      </w:r>
    </w:p>
    <w:p w14:paraId="69B4E176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6</w:t>
      </w:r>
      <w:r w:rsidRPr="00ED4DEF">
        <w:rPr>
          <w:lang w:val="en-US"/>
        </w:rPr>
        <w:tab/>
        <w:t xml:space="preserve">McMahon, M. and Skaggs, B. (2016) Autoimmunity: Do IgM antibodies protect against atherosclerosis in SLE? </w:t>
      </w:r>
      <w:r w:rsidRPr="00ED4DEF">
        <w:rPr>
          <w:i/>
          <w:lang w:val="en-US"/>
        </w:rPr>
        <w:t>Nat Rev Rheumato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2</w:t>
      </w:r>
      <w:r w:rsidRPr="00ED4DEF">
        <w:rPr>
          <w:lang w:val="en-US"/>
        </w:rPr>
        <w:t>, 442-444.</w:t>
      </w:r>
    </w:p>
    <w:p w14:paraId="4B1D7481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7</w:t>
      </w:r>
      <w:r w:rsidRPr="00ED4DEF">
        <w:rPr>
          <w:lang w:val="en-US"/>
        </w:rPr>
        <w:tab/>
        <w:t xml:space="preserve">Silverman, G.J. (2015) Protective natural autoantibodies to apoptotic cells: evidence of convergent selection of recurrent innate-like clones. </w:t>
      </w:r>
      <w:r w:rsidRPr="00ED4DEF">
        <w:rPr>
          <w:i/>
          <w:lang w:val="en-US"/>
        </w:rPr>
        <w:t>Ann N Y Acad Sci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362</w:t>
      </w:r>
      <w:r w:rsidRPr="00ED4DEF">
        <w:rPr>
          <w:lang w:val="en-US"/>
        </w:rPr>
        <w:t>, 164-175.</w:t>
      </w:r>
    </w:p>
    <w:p w14:paraId="2189468E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8</w:t>
      </w:r>
      <w:r w:rsidRPr="00ED4DEF">
        <w:rPr>
          <w:lang w:val="en-US"/>
        </w:rPr>
        <w:tab/>
        <w:t xml:space="preserve">Rahman, M., Sing, S., Golabkesh, Z., Fiskesund, R., Gustafsson, T., Jogestrand, T., Frostegard, A.G., Hafstrom, I., Liu, A. and Frostegard, J. (2016) IgM antibodies against malondialdehyde and phosphorylcholine are together strong protection markers for atherosclerosis in systemic lupus erythematosus: Regulation and underlying mechanisms. </w:t>
      </w:r>
      <w:r w:rsidRPr="00ED4DEF">
        <w:rPr>
          <w:i/>
          <w:lang w:val="en-US"/>
        </w:rPr>
        <w:t>Clin Immuno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66-167</w:t>
      </w:r>
      <w:r w:rsidRPr="00ED4DEF">
        <w:rPr>
          <w:lang w:val="en-US"/>
        </w:rPr>
        <w:t>, 27-37.</w:t>
      </w:r>
    </w:p>
    <w:p w14:paraId="16037520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9</w:t>
      </w:r>
      <w:r w:rsidRPr="00ED4DEF">
        <w:rPr>
          <w:lang w:val="en-US"/>
        </w:rPr>
        <w:tab/>
        <w:t xml:space="preserve">Rahman, I., Atout, R., Pedersen, N.L., de Faire, U., Frostegard, J., Ninio, E., Bennet, A.M. and Magnusson, P.K. (2011) Genetic and environmental regulation of inflammatory CVD biomarkers Lp-PLA2 and IgM anti-PC. </w:t>
      </w:r>
      <w:r w:rsidRPr="00ED4DEF">
        <w:rPr>
          <w:i/>
          <w:lang w:val="en-US"/>
        </w:rPr>
        <w:t>Atherosclerosis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218</w:t>
      </w:r>
      <w:r w:rsidRPr="00ED4DEF">
        <w:rPr>
          <w:lang w:val="en-US"/>
        </w:rPr>
        <w:t>, 117-122.</w:t>
      </w:r>
    </w:p>
    <w:p w14:paraId="2B5F6399" w14:textId="77777777" w:rsidR="003F7260" w:rsidRPr="003F7260" w:rsidRDefault="003F7260" w:rsidP="002D24EF">
      <w:pPr>
        <w:pStyle w:val="EndNoteBibliography"/>
        <w:spacing w:after="0"/>
        <w:ind w:left="567" w:hanging="567"/>
      </w:pPr>
      <w:r w:rsidRPr="00ED4DEF">
        <w:rPr>
          <w:lang w:val="en-US"/>
        </w:rPr>
        <w:t>10</w:t>
      </w:r>
      <w:r w:rsidRPr="00ED4DEF">
        <w:rPr>
          <w:lang w:val="en-US"/>
        </w:rPr>
        <w:tab/>
        <w:t xml:space="preserve">Fabbri, G. and Dalla-Favera, R. (2016) The molecular pathogenesis of chronic lymphocytic leukaemia. </w:t>
      </w:r>
      <w:r w:rsidRPr="003F7260">
        <w:rPr>
          <w:i/>
        </w:rPr>
        <w:t>Nat Rev Cancer</w:t>
      </w:r>
      <w:r w:rsidRPr="003F7260">
        <w:t xml:space="preserve">, </w:t>
      </w:r>
      <w:r w:rsidRPr="003F7260">
        <w:rPr>
          <w:b/>
        </w:rPr>
        <w:t>16</w:t>
      </w:r>
      <w:r w:rsidRPr="003F7260">
        <w:t>, 145-162.</w:t>
      </w:r>
    </w:p>
    <w:p w14:paraId="039C4831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3F7260">
        <w:t>11</w:t>
      </w:r>
      <w:r w:rsidRPr="003F7260">
        <w:tab/>
        <w:t>Lanemo Myhrinder, A., Hellqvist, E., Sidorova, E., Soderberg, A., Baxendale, H., Dahle, C., Willander, K., Tobin, G., Backman, E., Soderberg, O.</w:t>
      </w:r>
      <w:r w:rsidRPr="003F7260">
        <w:rPr>
          <w:i/>
        </w:rPr>
        <w:t xml:space="preserve"> et al.</w:t>
      </w:r>
      <w:r w:rsidRPr="003F7260">
        <w:t xml:space="preserve"> </w:t>
      </w:r>
      <w:r w:rsidRPr="002D24EF">
        <w:rPr>
          <w:lang w:val="en-US"/>
        </w:rPr>
        <w:t xml:space="preserve">(2008) A new perspective: molecular motifs on oxidized LDL, apoptotic cells, and bacteria are targets for chronic lymphocytic leukemia antibodies. </w:t>
      </w:r>
      <w:r w:rsidRPr="00ED4DEF">
        <w:rPr>
          <w:i/>
          <w:lang w:val="en-US"/>
        </w:rPr>
        <w:t>Blood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11</w:t>
      </w:r>
      <w:r w:rsidRPr="00ED4DEF">
        <w:rPr>
          <w:lang w:val="en-US"/>
        </w:rPr>
        <w:t>, 3838-3848.</w:t>
      </w:r>
    </w:p>
    <w:p w14:paraId="65E78C24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12</w:t>
      </w:r>
      <w:r w:rsidRPr="00ED4DEF">
        <w:rPr>
          <w:lang w:val="en-US"/>
        </w:rPr>
        <w:tab/>
        <w:t xml:space="preserve">Landgren, O., Rapkin, J.S., Caporaso, N.E., Mellemkjaer, L., Gridley, G., Goldin, L.R. and Engels, E.A. (2007) Respiratory tract infections and subsequent risk of chronic lymphocytic leukemia. </w:t>
      </w:r>
      <w:r w:rsidRPr="00ED4DEF">
        <w:rPr>
          <w:i/>
          <w:lang w:val="en-US"/>
        </w:rPr>
        <w:t>Blood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09</w:t>
      </w:r>
      <w:r w:rsidRPr="00ED4DEF">
        <w:rPr>
          <w:lang w:val="en-US"/>
        </w:rPr>
        <w:t>, 2198-2201.</w:t>
      </w:r>
    </w:p>
    <w:p w14:paraId="395D0112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13</w:t>
      </w:r>
      <w:r w:rsidRPr="00ED4DEF">
        <w:rPr>
          <w:lang w:val="en-US"/>
        </w:rPr>
        <w:tab/>
        <w:t>Law, P.J., Berndt, S.I., Speedy, H.E., Camp, N.J., Sava, G.P., Skibola, C.F., Holroyd, A., Joseph, V., Sunter, N.J., Nieters, A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7) Genome-wide association analysis implicates dysregulation of immunity genes in chronic lymphocytic leukaemia. </w:t>
      </w:r>
      <w:r w:rsidRPr="00ED4DEF">
        <w:rPr>
          <w:i/>
          <w:lang w:val="en-US"/>
        </w:rPr>
        <w:t>Nat Commun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8</w:t>
      </w:r>
      <w:r w:rsidRPr="00ED4DEF">
        <w:rPr>
          <w:lang w:val="en-US"/>
        </w:rPr>
        <w:t>, 14175.</w:t>
      </w:r>
    </w:p>
    <w:p w14:paraId="5B39DEDD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14</w:t>
      </w:r>
      <w:r w:rsidRPr="00ED4DEF">
        <w:rPr>
          <w:lang w:val="en-US"/>
        </w:rPr>
        <w:tab/>
        <w:t>Jonsson, S., Sveinbjornsson, G., de Lapuente Portilla, A.L., Swaminathan, B., Plomp, R., Dekkers, G., Ajore, R., Ali, M., Bentlage, A.E.H., Elmer, E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7) Identification of sequence variants influencing immunoglobulin levels. </w:t>
      </w:r>
      <w:r w:rsidRPr="00ED4DEF">
        <w:rPr>
          <w:i/>
          <w:lang w:val="en-US"/>
        </w:rPr>
        <w:t>Nat Genet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49</w:t>
      </w:r>
      <w:r w:rsidRPr="00ED4DEF">
        <w:rPr>
          <w:lang w:val="en-US"/>
        </w:rPr>
        <w:t>, 1182-1191.</w:t>
      </w:r>
    </w:p>
    <w:p w14:paraId="5DD18E1A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15</w:t>
      </w:r>
      <w:r w:rsidRPr="00ED4DEF">
        <w:rPr>
          <w:lang w:val="en-US"/>
        </w:rPr>
        <w:tab/>
        <w:t>Berndt, S.I., Camp, N.J., Skibola, C.F., Vijai, J., Wang, Z., Gu, J., Nieters, A., Kelly, R.S., Smedby, K.E., Monnereau, A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6) Meta-analysis of genome-wide association studies discovers multiple loci for chronic lymphocytic leukemia. </w:t>
      </w:r>
      <w:r w:rsidRPr="00ED4DEF">
        <w:rPr>
          <w:i/>
          <w:lang w:val="en-US"/>
        </w:rPr>
        <w:t>Nat Commun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7</w:t>
      </w:r>
      <w:r w:rsidRPr="00ED4DEF">
        <w:rPr>
          <w:lang w:val="en-US"/>
        </w:rPr>
        <w:t>, 10933.</w:t>
      </w:r>
    </w:p>
    <w:p w14:paraId="7DBDDD9F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16</w:t>
      </w:r>
      <w:r w:rsidRPr="00ED4DEF">
        <w:rPr>
          <w:lang w:val="en-US"/>
        </w:rPr>
        <w:tab/>
        <w:t xml:space="preserve">Frostegard, A.G., Sjoberg, B.G., Frostegard, J. and Norman, M. (2014) IgM-antibodies against phosphorylcholine in mothers and normal or low birth weight term newborn infants. </w:t>
      </w:r>
      <w:r w:rsidRPr="00ED4DEF">
        <w:rPr>
          <w:i/>
          <w:lang w:val="en-US"/>
        </w:rPr>
        <w:t>PLoS One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9</w:t>
      </w:r>
      <w:r w:rsidRPr="00ED4DEF">
        <w:rPr>
          <w:lang w:val="en-US"/>
        </w:rPr>
        <w:t>, e106584.</w:t>
      </w:r>
    </w:p>
    <w:p w14:paraId="64015BD2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17</w:t>
      </w:r>
      <w:r w:rsidRPr="00ED4DEF">
        <w:rPr>
          <w:lang w:val="en-US"/>
        </w:rPr>
        <w:tab/>
        <w:t xml:space="preserve">Frostegard, J., Tao, W., Rastam, L., Lindblad, U. and Lindeberg, S. (2017) Antibodies against Phosphorylcholine among New Guineans Compared to Swedes: An Aspect of the Hygiene/Missing Old Friends Hypothesis. </w:t>
      </w:r>
      <w:r w:rsidRPr="00ED4DEF">
        <w:rPr>
          <w:i/>
          <w:lang w:val="en-US"/>
        </w:rPr>
        <w:t>Immunol Invest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46</w:t>
      </w:r>
      <w:r w:rsidRPr="00ED4DEF">
        <w:rPr>
          <w:lang w:val="en-US"/>
        </w:rPr>
        <w:t>, 59-69.</w:t>
      </w:r>
    </w:p>
    <w:p w14:paraId="7ABC07F5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18</w:t>
      </w:r>
      <w:r w:rsidRPr="00ED4DEF">
        <w:rPr>
          <w:lang w:val="en-US"/>
        </w:rPr>
        <w:tab/>
        <w:t xml:space="preserve">Ruchlemer, R. and Polliack, A. (2013) Geography, ethnicity and "roots" in chronic lymphocytic leukemia. </w:t>
      </w:r>
      <w:r w:rsidRPr="00ED4DEF">
        <w:rPr>
          <w:i/>
          <w:lang w:val="en-US"/>
        </w:rPr>
        <w:t>Leuk Lymphoma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54</w:t>
      </w:r>
      <w:r w:rsidRPr="00ED4DEF">
        <w:rPr>
          <w:lang w:val="en-US"/>
        </w:rPr>
        <w:t>, 1142-1150.</w:t>
      </w:r>
    </w:p>
    <w:p w14:paraId="7144911D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lastRenderedPageBreak/>
        <w:t>19</w:t>
      </w:r>
      <w:r w:rsidRPr="00ED4DEF">
        <w:rPr>
          <w:lang w:val="en-US"/>
        </w:rPr>
        <w:tab/>
        <w:t xml:space="preserve">Doerks, T., Strauss, M., Brendel, M. and Bork, P. (2000) GRAM, a novel domain in glucosyltransferases, myotubularins and other putative membrane-associated proteins. </w:t>
      </w:r>
      <w:r w:rsidRPr="00ED4DEF">
        <w:rPr>
          <w:i/>
          <w:lang w:val="en-US"/>
        </w:rPr>
        <w:t>Trends Biochem Sci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25</w:t>
      </w:r>
      <w:r w:rsidRPr="00ED4DEF">
        <w:rPr>
          <w:lang w:val="en-US"/>
        </w:rPr>
        <w:t>, 483-485.</w:t>
      </w:r>
    </w:p>
    <w:p w14:paraId="48C2385F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0</w:t>
      </w:r>
      <w:r w:rsidRPr="00ED4DEF">
        <w:rPr>
          <w:lang w:val="en-US"/>
        </w:rPr>
        <w:tab/>
        <w:t>Wu, S.Y., Yang, X., Gharpure, K.M., Hatakeyama, H., Egli, M., McGuire, M.H., Nagaraja, A.S., Miyake, T.M., Rupaimoole, R., Pecot, C.V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4) 2'-OMe-phosphorodithioate-modified siRNAs show increased loading into the RISC complex and enhanced anti-tumour activity. </w:t>
      </w:r>
      <w:r w:rsidRPr="00ED4DEF">
        <w:rPr>
          <w:i/>
          <w:lang w:val="en-US"/>
        </w:rPr>
        <w:t>Nat Commun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5</w:t>
      </w:r>
      <w:r w:rsidRPr="00ED4DEF">
        <w:rPr>
          <w:lang w:val="en-US"/>
        </w:rPr>
        <w:t>, 3459.</w:t>
      </w:r>
    </w:p>
    <w:p w14:paraId="75DE041D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1</w:t>
      </w:r>
      <w:r w:rsidRPr="00ED4DEF">
        <w:rPr>
          <w:lang w:val="en-US"/>
        </w:rPr>
        <w:tab/>
        <w:t>Oakes, C.C., Seifert, M., Assenov, Y., Gu, L., Przekopowitz, M., Ruppert, A.S., Wang, Q., Imbusch, C.D., Serva, A., Koser, S.D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6) DNA methylation dynamics during B cell maturation underlie a continuum of disease phenotypes in chronic lymphocytic leukemia. </w:t>
      </w:r>
      <w:r w:rsidRPr="00ED4DEF">
        <w:rPr>
          <w:i/>
          <w:lang w:val="en-US"/>
        </w:rPr>
        <w:t>Nat Genet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48</w:t>
      </w:r>
      <w:r w:rsidRPr="00ED4DEF">
        <w:rPr>
          <w:lang w:val="en-US"/>
        </w:rPr>
        <w:t>, 253-264.</w:t>
      </w:r>
    </w:p>
    <w:p w14:paraId="12B17BFC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2</w:t>
      </w:r>
      <w:r w:rsidRPr="00ED4DEF">
        <w:rPr>
          <w:lang w:val="en-US"/>
        </w:rPr>
        <w:tab/>
        <w:t xml:space="preserve">Lotem, J., Levanon, D., Negreanu, V., Bauer, O., Hantisteanu, S., Dicken, J. and Groner, Y. (2015) Runx3 at the interface of immunity, inflammation and cancer. </w:t>
      </w:r>
      <w:r w:rsidRPr="00ED4DEF">
        <w:rPr>
          <w:i/>
          <w:lang w:val="en-US"/>
        </w:rPr>
        <w:t>Biochim Biophys Acta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855</w:t>
      </w:r>
      <w:r w:rsidRPr="00ED4DEF">
        <w:rPr>
          <w:lang w:val="en-US"/>
        </w:rPr>
        <w:t>, 131-143.</w:t>
      </w:r>
    </w:p>
    <w:p w14:paraId="03A79DC5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3</w:t>
      </w:r>
      <w:r w:rsidRPr="00ED4DEF">
        <w:rPr>
          <w:lang w:val="en-US"/>
        </w:rPr>
        <w:tab/>
        <w:t>Szklarczyk, D., Franceschini, A., Wyder, S., Forslund, K., Heller, D., Huerta-Cepas, J., Simonovic, M., Roth, A., Santos, A., Tsafou, K.P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5) STRING v10: protein-protein interaction networks, integrated over the tree of life. </w:t>
      </w:r>
      <w:r w:rsidRPr="00ED4DEF">
        <w:rPr>
          <w:i/>
          <w:lang w:val="en-US"/>
        </w:rPr>
        <w:t>Nucleic Acids Res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43</w:t>
      </w:r>
      <w:r w:rsidRPr="00ED4DEF">
        <w:rPr>
          <w:lang w:val="en-US"/>
        </w:rPr>
        <w:t>, D447-452.</w:t>
      </w:r>
    </w:p>
    <w:p w14:paraId="07FD4C4D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4</w:t>
      </w:r>
      <w:r w:rsidRPr="00ED4DEF">
        <w:rPr>
          <w:lang w:val="en-US"/>
        </w:rPr>
        <w:tab/>
        <w:t xml:space="preserve">Brady, G. and Farrell, P.J. (2009) RUNX3-mediated repression of RUNX1 in B cells. </w:t>
      </w:r>
      <w:r w:rsidRPr="00ED4DEF">
        <w:rPr>
          <w:i/>
          <w:lang w:val="en-US"/>
        </w:rPr>
        <w:t>J Cell Physio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221</w:t>
      </w:r>
      <w:r w:rsidRPr="00ED4DEF">
        <w:rPr>
          <w:lang w:val="en-US"/>
        </w:rPr>
        <w:t>, 283-287.</w:t>
      </w:r>
    </w:p>
    <w:p w14:paraId="06C8E486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5</w:t>
      </w:r>
      <w:r w:rsidRPr="00ED4DEF">
        <w:rPr>
          <w:lang w:val="en-US"/>
        </w:rPr>
        <w:tab/>
        <w:t xml:space="preserve">Parkes, M., Cortes, A., van Heel, D.A. and Brown, M.A. (2013) Genetic insights into common pathways and complex relationships among immune-mediated diseases. </w:t>
      </w:r>
      <w:r w:rsidRPr="00ED4DEF">
        <w:rPr>
          <w:i/>
          <w:lang w:val="en-US"/>
        </w:rPr>
        <w:t>Nat Rev Genet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4</w:t>
      </w:r>
      <w:r w:rsidRPr="00ED4DEF">
        <w:rPr>
          <w:lang w:val="en-US"/>
        </w:rPr>
        <w:t>, 661-673.</w:t>
      </w:r>
    </w:p>
    <w:p w14:paraId="56F9A4AE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6</w:t>
      </w:r>
      <w:r w:rsidRPr="00ED4DEF">
        <w:rPr>
          <w:lang w:val="en-US"/>
        </w:rPr>
        <w:tab/>
        <w:t xml:space="preserve">Whitaker, J.A., Shanafelt, T.D., Poland, G.A. and Kay, N.E. (2014) Room for improvement: immunizations for patients with monoclonal B-cell lymphocytosis or chronic lymphocytic leukemia. </w:t>
      </w:r>
      <w:r w:rsidRPr="00ED4DEF">
        <w:rPr>
          <w:i/>
          <w:lang w:val="en-US"/>
        </w:rPr>
        <w:t>Clin Adv Hematol Onco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2</w:t>
      </w:r>
      <w:r w:rsidRPr="00ED4DEF">
        <w:rPr>
          <w:lang w:val="en-US"/>
        </w:rPr>
        <w:t>, 440-450.</w:t>
      </w:r>
    </w:p>
    <w:p w14:paraId="401D30FC" w14:textId="77777777" w:rsidR="003F7260" w:rsidRPr="003F7260" w:rsidRDefault="003F7260" w:rsidP="002D24EF">
      <w:pPr>
        <w:pStyle w:val="EndNoteBibliography"/>
        <w:spacing w:after="0"/>
        <w:ind w:left="567" w:hanging="567"/>
      </w:pPr>
      <w:r w:rsidRPr="00ED4DEF">
        <w:rPr>
          <w:lang w:val="en-US"/>
        </w:rPr>
        <w:t>27</w:t>
      </w:r>
      <w:r w:rsidRPr="00ED4DEF">
        <w:rPr>
          <w:lang w:val="en-US"/>
        </w:rPr>
        <w:tab/>
        <w:t xml:space="preserve">de Faire, U., Su, J., Hua, X., Frostegard, A., Halldin, M., Hellenius, M.L., Wikstrom, M., Dahlbom, I., Gronlund, H. and Frostegard, J. (2010) Low levels of IgM antibodies to phosphorylcholine predict cardiovascular disease in 60-year old men: effects on uptake of oxidized LDL in macrophages as a potential mechanism. </w:t>
      </w:r>
      <w:r w:rsidRPr="003F7260">
        <w:rPr>
          <w:i/>
        </w:rPr>
        <w:t>J Autoimmun</w:t>
      </w:r>
      <w:r w:rsidRPr="003F7260">
        <w:t xml:space="preserve">, </w:t>
      </w:r>
      <w:r w:rsidRPr="003F7260">
        <w:rPr>
          <w:b/>
        </w:rPr>
        <w:t>34</w:t>
      </w:r>
      <w:r w:rsidRPr="003F7260">
        <w:t>, 73-79.</w:t>
      </w:r>
    </w:p>
    <w:p w14:paraId="59B784E5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3F7260">
        <w:t>28</w:t>
      </w:r>
      <w:r w:rsidRPr="003F7260">
        <w:tab/>
        <w:t>Magnusson, P.K., Almqvist, C., Rahman, I., Ganna, A., Viktorin, A., Walum, H., Halldner, L., Lundstrom, S., Ullen, F., Langstrom, N.</w:t>
      </w:r>
      <w:r w:rsidRPr="003F7260">
        <w:rPr>
          <w:i/>
        </w:rPr>
        <w:t xml:space="preserve"> et al.</w:t>
      </w:r>
      <w:r w:rsidRPr="003F7260">
        <w:t xml:space="preserve"> </w:t>
      </w:r>
      <w:r w:rsidRPr="00ED4DEF">
        <w:rPr>
          <w:lang w:val="en-US"/>
        </w:rPr>
        <w:t xml:space="preserve">(2013) The Swedish Twin Registry: establishment of a biobank and other recent developments. </w:t>
      </w:r>
      <w:r w:rsidRPr="00ED4DEF">
        <w:rPr>
          <w:i/>
          <w:lang w:val="en-US"/>
        </w:rPr>
        <w:t>Twin Res Hum Genet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6</w:t>
      </w:r>
      <w:r w:rsidRPr="00ED4DEF">
        <w:rPr>
          <w:lang w:val="en-US"/>
        </w:rPr>
        <w:t>, 317-329.</w:t>
      </w:r>
    </w:p>
    <w:p w14:paraId="196B1CC0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29</w:t>
      </w:r>
      <w:r w:rsidRPr="00ED4DEF">
        <w:rPr>
          <w:lang w:val="en-US"/>
        </w:rPr>
        <w:tab/>
        <w:t xml:space="preserve">Lind, L., Fors, N., Hall, J., Marttala, K. and Stenborg, A. (2005) A comparison of three different methods to evaluate endothelium-dependent vasodilation in the elderly: the Prospective Investigation of the Vasculature in Uppsala Seniors (PIVUS) study. </w:t>
      </w:r>
      <w:r w:rsidRPr="00ED4DEF">
        <w:rPr>
          <w:i/>
          <w:lang w:val="en-US"/>
        </w:rPr>
        <w:t>Arterioscler Thromb Vasc Bio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25</w:t>
      </w:r>
      <w:r w:rsidRPr="00ED4DEF">
        <w:rPr>
          <w:lang w:val="en-US"/>
        </w:rPr>
        <w:t>, 2368-2375.</w:t>
      </w:r>
    </w:p>
    <w:p w14:paraId="7D5D9836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30</w:t>
      </w:r>
      <w:r w:rsidRPr="00ED4DEF">
        <w:rPr>
          <w:lang w:val="en-US"/>
        </w:rPr>
        <w:tab/>
        <w:t xml:space="preserve">Manjer, J., Carlsson, S., Elmstahl, S., Gullberg, B., Janzon, L., Lindstrom, M., Mattisson, I. and Berglund, G. (2001) The Malmo Diet and Cancer Study: representativity, cancer incidence and mortality in participants and non-participants. </w:t>
      </w:r>
      <w:r w:rsidRPr="00ED4DEF">
        <w:rPr>
          <w:i/>
          <w:lang w:val="en-US"/>
        </w:rPr>
        <w:t>Eur J Cancer Prev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0</w:t>
      </w:r>
      <w:r w:rsidRPr="00ED4DEF">
        <w:rPr>
          <w:lang w:val="en-US"/>
        </w:rPr>
        <w:t>, 489-499.</w:t>
      </w:r>
    </w:p>
    <w:p w14:paraId="74F2B790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31</w:t>
      </w:r>
      <w:r w:rsidRPr="00ED4DEF">
        <w:rPr>
          <w:lang w:val="en-US"/>
        </w:rPr>
        <w:tab/>
        <w:t xml:space="preserve">Hedblad, B., Nilsson, P., Janzon, L. and Berglund, G. (2000) Relation between insulin resistance and carotid intima-media thickness and stenosis in non-diabetic subjects. Results from a cross-sectional study in Malmo, Sweden. </w:t>
      </w:r>
      <w:r w:rsidRPr="00ED4DEF">
        <w:rPr>
          <w:i/>
          <w:lang w:val="en-US"/>
        </w:rPr>
        <w:t>Diabet Med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7</w:t>
      </w:r>
      <w:r w:rsidRPr="00ED4DEF">
        <w:rPr>
          <w:lang w:val="en-US"/>
        </w:rPr>
        <w:t>, 299-307.</w:t>
      </w:r>
    </w:p>
    <w:p w14:paraId="2703B378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32</w:t>
      </w:r>
      <w:r w:rsidRPr="00ED4DEF">
        <w:rPr>
          <w:lang w:val="en-US"/>
        </w:rPr>
        <w:tab/>
        <w:t xml:space="preserve">Sjoberg, B.G., Su, J., Dahlbom, I., Gronlund, H., Wikstrom, M., Hedblad, B., Berglund, G., de Faire, U. and Frostegard, J. (2009) Low levels of IgM antibodies against phosphorylcholine-A potential risk marker for ischemic stroke in men. </w:t>
      </w:r>
      <w:r w:rsidRPr="00ED4DEF">
        <w:rPr>
          <w:i/>
          <w:lang w:val="en-US"/>
        </w:rPr>
        <w:t>Atherosclerosis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203</w:t>
      </w:r>
      <w:r w:rsidRPr="00ED4DEF">
        <w:rPr>
          <w:lang w:val="en-US"/>
        </w:rPr>
        <w:t>, 528-532.</w:t>
      </w:r>
    </w:p>
    <w:p w14:paraId="31783D0A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33</w:t>
      </w:r>
      <w:r w:rsidRPr="00ED4DEF">
        <w:rPr>
          <w:lang w:val="en-US"/>
        </w:rPr>
        <w:tab/>
        <w:t xml:space="preserve">Caidahl, K., Hartford, M., Karlsson, T., Herlitz, J., Pettersson, K., de Faire, U. and Frostegard, J. (2013) IgM-phosphorylcholine autoantibodies and outcome in acute coronary syndromes. </w:t>
      </w:r>
      <w:r w:rsidRPr="00ED4DEF">
        <w:rPr>
          <w:i/>
          <w:lang w:val="en-US"/>
        </w:rPr>
        <w:t>Int J Cardio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67</w:t>
      </w:r>
      <w:r w:rsidRPr="00ED4DEF">
        <w:rPr>
          <w:lang w:val="en-US"/>
        </w:rPr>
        <w:t>, 464-469.</w:t>
      </w:r>
    </w:p>
    <w:p w14:paraId="2F4435E8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34</w:t>
      </w:r>
      <w:r w:rsidRPr="00ED4DEF">
        <w:rPr>
          <w:lang w:val="en-US"/>
        </w:rPr>
        <w:tab/>
        <w:t xml:space="preserve">Euesden, J., Lewis, C.M. and O'Reilly, P.F. (2015) PRSice: Polygenic Risk Score software. </w:t>
      </w:r>
      <w:r w:rsidRPr="00ED4DEF">
        <w:rPr>
          <w:i/>
          <w:lang w:val="en-US"/>
        </w:rPr>
        <w:t>Bioinformatics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31</w:t>
      </w:r>
      <w:r w:rsidRPr="00ED4DEF">
        <w:rPr>
          <w:lang w:val="en-US"/>
        </w:rPr>
        <w:t>, 1466-1468.</w:t>
      </w:r>
    </w:p>
    <w:p w14:paraId="041E7EA7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lastRenderedPageBreak/>
        <w:t>35</w:t>
      </w:r>
      <w:r w:rsidRPr="00ED4DEF">
        <w:rPr>
          <w:lang w:val="en-US"/>
        </w:rPr>
        <w:tab/>
        <w:t>Rosenbloom, K.R., Sloan, C.A., Malladi, V.S., Dreszer, T.R., Learned, K., Kirkup, V.M., Wong, M.C., Maddren, M., Fang, R., Heitner, S.G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3) ENCODE data in the UCSC Genome Browser: year 5 update. </w:t>
      </w:r>
      <w:r w:rsidRPr="00ED4DEF">
        <w:rPr>
          <w:i/>
          <w:lang w:val="en-US"/>
        </w:rPr>
        <w:t>Nucleic Acids Res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41</w:t>
      </w:r>
      <w:r w:rsidRPr="00ED4DEF">
        <w:rPr>
          <w:lang w:val="en-US"/>
        </w:rPr>
        <w:t>, D56-63.</w:t>
      </w:r>
    </w:p>
    <w:p w14:paraId="2F318311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36</w:t>
      </w:r>
      <w:r w:rsidRPr="00ED4DEF">
        <w:rPr>
          <w:lang w:val="en-US"/>
        </w:rPr>
        <w:tab/>
        <w:t>Boyle, A.P., Hong, E.L., Hariharan, M., Cheng, Y., Schaub, M.A., Kasowski, M., Karczewski, K.J., Park, J., Hitz, B.C., Weng, S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2) Annotation of functional variation in personal genomes using RegulomeDB. </w:t>
      </w:r>
      <w:r w:rsidRPr="00ED4DEF">
        <w:rPr>
          <w:i/>
          <w:lang w:val="en-US"/>
        </w:rPr>
        <w:t>Genome Res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22</w:t>
      </w:r>
      <w:r w:rsidRPr="00ED4DEF">
        <w:rPr>
          <w:lang w:val="en-US"/>
        </w:rPr>
        <w:t>, 1790-1797.</w:t>
      </w:r>
    </w:p>
    <w:p w14:paraId="104734AC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ED4DEF">
        <w:rPr>
          <w:lang w:val="en-US"/>
        </w:rPr>
        <w:t>37</w:t>
      </w:r>
      <w:r w:rsidRPr="00ED4DEF">
        <w:rPr>
          <w:lang w:val="en-US"/>
        </w:rPr>
        <w:tab/>
        <w:t xml:space="preserve">Grant, C.E., Bailey, T.L. and Noble, W.S. (2011) FIMO: scanning for occurrences of a given motif. </w:t>
      </w:r>
      <w:r w:rsidRPr="00ED4DEF">
        <w:rPr>
          <w:i/>
          <w:lang w:val="en-US"/>
        </w:rPr>
        <w:t>Bioinformatics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27</w:t>
      </w:r>
      <w:r w:rsidRPr="00ED4DEF">
        <w:rPr>
          <w:lang w:val="en-US"/>
        </w:rPr>
        <w:t>, 1017-1018.</w:t>
      </w:r>
    </w:p>
    <w:p w14:paraId="2D8FD642" w14:textId="77777777" w:rsidR="003F7260" w:rsidRPr="003F7260" w:rsidRDefault="003F7260" w:rsidP="002D24EF">
      <w:pPr>
        <w:pStyle w:val="EndNoteBibliography"/>
        <w:spacing w:after="0"/>
        <w:ind w:left="567" w:hanging="567"/>
      </w:pPr>
      <w:r w:rsidRPr="00ED4DEF">
        <w:rPr>
          <w:lang w:val="en-US"/>
        </w:rPr>
        <w:t>38</w:t>
      </w:r>
      <w:r w:rsidRPr="00ED4DEF">
        <w:rPr>
          <w:lang w:val="en-US"/>
        </w:rPr>
        <w:tab/>
        <w:t>Landt, S.G., Marinov, G.K., Kundaje, A., Kheradpour, P., Pauli, F., Batzoglou, S., Bernstein, B.E., Bickel, P., Brown, J.B., Cayting, P.</w:t>
      </w:r>
      <w:r w:rsidRPr="00ED4DEF">
        <w:rPr>
          <w:i/>
          <w:lang w:val="en-US"/>
        </w:rPr>
        <w:t xml:space="preserve"> et al.</w:t>
      </w:r>
      <w:r w:rsidRPr="00ED4DEF">
        <w:rPr>
          <w:lang w:val="en-US"/>
        </w:rPr>
        <w:t xml:space="preserve"> (2012) ChIP-seq guidelines and practices of the ENCODE and modENCODE consortia. </w:t>
      </w:r>
      <w:r w:rsidRPr="003F7260">
        <w:rPr>
          <w:i/>
        </w:rPr>
        <w:t>Genome Res</w:t>
      </w:r>
      <w:r w:rsidRPr="003F7260">
        <w:t xml:space="preserve">, </w:t>
      </w:r>
      <w:r w:rsidRPr="003F7260">
        <w:rPr>
          <w:b/>
        </w:rPr>
        <w:t>22</w:t>
      </w:r>
      <w:r w:rsidRPr="003F7260">
        <w:t>, 1813-1831.</w:t>
      </w:r>
    </w:p>
    <w:p w14:paraId="0CBF6E19" w14:textId="77777777" w:rsidR="003F7260" w:rsidRPr="00ED4DEF" w:rsidRDefault="003F7260" w:rsidP="002D24EF">
      <w:pPr>
        <w:pStyle w:val="EndNoteBibliography"/>
        <w:spacing w:after="0"/>
        <w:ind w:left="567" w:hanging="567"/>
        <w:rPr>
          <w:lang w:val="en-US"/>
        </w:rPr>
      </w:pPr>
      <w:r w:rsidRPr="003F7260">
        <w:t>39</w:t>
      </w:r>
      <w:r w:rsidRPr="003F7260">
        <w:tab/>
        <w:t>Jolma, A., Yan, J., Whitington, T., Toivonen, J., Nitta, K.R., Rastas, P., Morgunova, E., Enge, M., Taipale, M., Wei, G.</w:t>
      </w:r>
      <w:r w:rsidRPr="003F7260">
        <w:rPr>
          <w:i/>
        </w:rPr>
        <w:t xml:space="preserve"> et al.</w:t>
      </w:r>
      <w:r w:rsidRPr="003F7260">
        <w:t xml:space="preserve"> </w:t>
      </w:r>
      <w:r w:rsidRPr="00ED4DEF">
        <w:rPr>
          <w:lang w:val="en-US"/>
        </w:rPr>
        <w:t xml:space="preserve">(2013) DNA-binding specificities of human transcription factors. </w:t>
      </w:r>
      <w:r w:rsidRPr="00ED4DEF">
        <w:rPr>
          <w:i/>
          <w:lang w:val="en-US"/>
        </w:rPr>
        <w:t>Cell</w:t>
      </w:r>
      <w:r w:rsidRPr="00ED4DEF">
        <w:rPr>
          <w:lang w:val="en-US"/>
        </w:rPr>
        <w:t xml:space="preserve">, </w:t>
      </w:r>
      <w:r w:rsidRPr="00ED4DEF">
        <w:rPr>
          <w:b/>
          <w:lang w:val="en-US"/>
        </w:rPr>
        <w:t>152</w:t>
      </w:r>
      <w:r w:rsidRPr="00ED4DEF">
        <w:rPr>
          <w:lang w:val="en-US"/>
        </w:rPr>
        <w:t>, 327-339.</w:t>
      </w:r>
    </w:p>
    <w:p w14:paraId="074AB128" w14:textId="77777777" w:rsidR="003F7260" w:rsidRPr="003F7260" w:rsidRDefault="003F7260" w:rsidP="002D24EF">
      <w:pPr>
        <w:pStyle w:val="EndNoteBibliography"/>
        <w:ind w:left="567" w:hanging="567"/>
      </w:pPr>
      <w:r w:rsidRPr="00ED4DEF">
        <w:rPr>
          <w:lang w:val="en-US"/>
        </w:rPr>
        <w:t>40</w:t>
      </w:r>
      <w:r w:rsidRPr="00ED4DEF">
        <w:rPr>
          <w:lang w:val="en-US"/>
        </w:rPr>
        <w:tab/>
        <w:t xml:space="preserve">Ludvigsson, J.F., Andersson, E., Ekbom, A., Feychting, M., Kim, J.L., Reuterwall, C., Heurgren, M. and Olausson, P.O. (2011) External review and validation of the Swedish national inpatient register. </w:t>
      </w:r>
      <w:r w:rsidRPr="003F7260">
        <w:rPr>
          <w:i/>
        </w:rPr>
        <w:t>BMC Public Health</w:t>
      </w:r>
      <w:r w:rsidRPr="003F7260">
        <w:t xml:space="preserve">, </w:t>
      </w:r>
      <w:r w:rsidRPr="003F7260">
        <w:rPr>
          <w:b/>
        </w:rPr>
        <w:t>11</w:t>
      </w:r>
      <w:r w:rsidRPr="003F7260">
        <w:t>, 450.</w:t>
      </w:r>
    </w:p>
    <w:p w14:paraId="42AE3163" w14:textId="4A42FF58" w:rsidR="00BD75D0" w:rsidRDefault="00C927EF" w:rsidP="00D210F9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  <w:r w:rsidR="00406486" w:rsidRPr="00B27F71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Legends to Figures</w:t>
      </w:r>
    </w:p>
    <w:p w14:paraId="116C56CA" w14:textId="77777777" w:rsidR="00D878A8" w:rsidRPr="00B27F71" w:rsidRDefault="00D878A8" w:rsidP="00BD75D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F5ECB40" w14:textId="112AA387" w:rsidR="00C927EF" w:rsidRPr="00B25789" w:rsidRDefault="00C927EF" w:rsidP="00BD75D0">
      <w:pPr>
        <w:spacing w:after="0" w:line="480" w:lineRule="auto"/>
        <w:jc w:val="both"/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</w:pPr>
      <w:r w:rsidRPr="00F14AA3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Figure 1. </w:t>
      </w:r>
      <w:r w:rsidR="001A7401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M</w:t>
      </w:r>
      <w:r w:rsidR="001A7401" w:rsidRPr="00B2578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eta-analysis </w:t>
      </w:r>
      <w:r w:rsidR="00DC1DEA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on</w:t>
      </w:r>
      <w:r w:rsidR="001A7401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 </w:t>
      </w:r>
      <w:r w:rsidR="002C10AF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three </w:t>
      </w:r>
      <w:r w:rsidR="001A7401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discovery </w:t>
      </w:r>
      <w:r w:rsidR="002C10AF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GWAS </w:t>
      </w:r>
      <w:r w:rsidR="00DC1DEA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of</w:t>
      </w:r>
      <w:r w:rsidR="002C10AF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 </w:t>
      </w:r>
      <w:r w:rsidR="001A7401" w:rsidRPr="00B2578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IgM anti-PC</w:t>
      </w:r>
      <w:r w:rsidR="001A7401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 </w:t>
      </w:r>
      <w:r w:rsidR="0083672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(</w:t>
      </w:r>
      <w:r w:rsidR="001A7401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total n=3002</w:t>
      </w:r>
      <w:r w:rsidR="0083672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)</w:t>
      </w:r>
      <w:r w:rsidRPr="00B2578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.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</w:t>
      </w:r>
    </w:p>
    <w:p w14:paraId="02A84034" w14:textId="1D87FDA2" w:rsidR="00C927EF" w:rsidRDefault="00C927EF" w:rsidP="00BD75D0">
      <w:pPr>
        <w:spacing w:after="0" w:line="480" w:lineRule="auto"/>
        <w:jc w:val="both"/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</w:pP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(</w:t>
      </w:r>
      <w:r w:rsidRPr="00B2578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A</w:t>
      </w:r>
      <w:r w:rsidR="00C60CEE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) Manhattan plot. It </w:t>
      </w:r>
      <w:r w:rsidR="00AA1064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includes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associations between </w:t>
      </w:r>
      <w:r w:rsidR="00F77425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7 665 664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autosomal SNPs</w:t>
      </w:r>
      <w:r w:rsidR="00F77425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and </w:t>
      </w:r>
      <w:r w:rsidR="007F04AB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serum level</w:t>
      </w:r>
      <w:r w:rsidR="0097147A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of 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IgM ant</w:t>
      </w:r>
      <w:r w:rsidR="00DF06B5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i-PC, two SNPs in 1p31.3 (P=2.6</w:t>
      </w:r>
      <w:r w:rsidR="0097147A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×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10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vertAlign w:val="superscript"/>
          <w:lang w:val="en-US"/>
        </w:rPr>
        <w:t>-8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) and </w:t>
      </w:r>
      <w:r w:rsidR="00982E50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six</w:t>
      </w:r>
      <w:r w:rsidR="00DF06B5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SNPs in 11q24.1 (P=2.0</w:t>
      </w:r>
      <w:r w:rsidR="0097147A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×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10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vertAlign w:val="superscript"/>
          <w:lang w:val="en-US"/>
        </w:rPr>
        <w:t>-8</w:t>
      </w:r>
      <w:r w:rsidR="009B10C3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) achieve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genome-wide significance. (</w:t>
      </w:r>
      <w:r w:rsidRPr="00B2578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B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) Quantile-quantile plot</w:t>
      </w:r>
      <w:r w:rsidR="00AA1064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. I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t indicates negligible inflation of the signal from population stratification or other sources</w:t>
      </w:r>
      <w:r w:rsidR="00C24027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, genomic inflation factor lambda (λ)=1.001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. </w:t>
      </w:r>
      <w:r w:rsidRPr="00B25789">
        <w:rPr>
          <w:rFonts w:ascii="Times New Roman" w:eastAsia="SimSun" w:hAnsi="Times New Roman" w:cs="Times New Roman"/>
          <w:kern w:val="2"/>
          <w:sz w:val="24"/>
          <w:szCs w:val="24"/>
          <w:lang w:val="en-US"/>
        </w:rPr>
        <w:t>(</w:t>
      </w:r>
      <w:r w:rsidRPr="00B25789">
        <w:rPr>
          <w:rFonts w:ascii="Times New Roman" w:eastAsia="SimSun" w:hAnsi="Times New Roman" w:cs="Times New Roman"/>
          <w:b/>
          <w:kern w:val="2"/>
          <w:sz w:val="24"/>
          <w:szCs w:val="24"/>
          <w:lang w:val="en-US"/>
        </w:rPr>
        <w:t>C</w:t>
      </w:r>
      <w:r w:rsidRPr="00B25789">
        <w:rPr>
          <w:rFonts w:ascii="Times New Roman" w:eastAsia="SimSun" w:hAnsi="Times New Roman" w:cs="Times New Roman"/>
          <w:kern w:val="2"/>
          <w:sz w:val="24"/>
          <w:szCs w:val="24"/>
          <w:lang w:val="en-US"/>
        </w:rPr>
        <w:t xml:space="preserve">) 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Regional plot </w:t>
      </w:r>
      <w:r w:rsidR="00CC7962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for</w:t>
      </w:r>
      <w:r w:rsidR="005F54EC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the six genome-wide significant SNPs</w:t>
      </w:r>
      <w:r w:rsidR="005F54EC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in </w:t>
      </w:r>
      <w:r w:rsidR="00CC7962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11q24.1</w:t>
      </w:r>
      <w:r w:rsidR="00AF159D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(</w:t>
      </w:r>
      <w:r w:rsidR="00AF159D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highly correlated and rs735665 is </w:t>
      </w:r>
      <w:r w:rsidR="00AF159D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directly genotyped)</w:t>
      </w:r>
      <w:r w:rsidR="00E52A6D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.</w:t>
      </w:r>
      <w:r w:rsidR="005F54EC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</w:t>
      </w:r>
      <w:r w:rsidR="00E52A6D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T</w:t>
      </w:r>
      <w:r w:rsidR="005F54EC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hey locate in a 131kb linkage disequilibrium block </w:t>
      </w:r>
      <w:r w:rsidR="00AF159D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that</w:t>
      </w:r>
      <w:r w:rsidR="00E52A6D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</w:t>
      </w:r>
      <w:r w:rsidR="005F54EC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overlaps </w:t>
      </w:r>
      <w:r w:rsidR="005328E8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with </w:t>
      </w:r>
      <w:r w:rsidR="00E52A6D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the </w:t>
      </w:r>
      <w:r w:rsidR="005F54EC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GRAM domain containing 1B (</w:t>
      </w:r>
      <w:r w:rsidR="005F54EC" w:rsidRPr="00F14AA3">
        <w:rPr>
          <w:rFonts w:ascii="Times New Roman" w:eastAsia="SimSun" w:hAnsi="Times New Roman" w:cs="Times New Roman"/>
          <w:i/>
          <w:noProof/>
          <w:kern w:val="2"/>
          <w:sz w:val="24"/>
          <w:szCs w:val="24"/>
          <w:lang w:val="en-US"/>
        </w:rPr>
        <w:t>GRAMD1B</w:t>
      </w:r>
      <w:r w:rsidR="005F54EC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) gene</w:t>
      </w:r>
      <w:r w:rsidR="00AA1064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.</w:t>
      </w:r>
    </w:p>
    <w:p w14:paraId="3A253D4A" w14:textId="401C51B1" w:rsidR="00D878A8" w:rsidRPr="00B27F71" w:rsidRDefault="00D878A8" w:rsidP="007D7448">
      <w:pPr>
        <w:spacing w:after="0" w:line="480" w:lineRule="auto"/>
        <w:jc w:val="both"/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</w:pPr>
    </w:p>
    <w:p w14:paraId="28DAE4A1" w14:textId="19EC92A9" w:rsidR="005210A0" w:rsidRPr="00F14AA3" w:rsidRDefault="00C927EF" w:rsidP="00BD75D0">
      <w:pPr>
        <w:spacing w:after="0" w:line="480" w:lineRule="auto"/>
        <w:jc w:val="both"/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</w:pPr>
      <w:r w:rsidRPr="00F14AA3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Figure 2.  </w:t>
      </w:r>
      <w:r w:rsidR="00FB131D" w:rsidRPr="00F14AA3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Shared genetics</w:t>
      </w:r>
      <w:r w:rsidRPr="00F14AA3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 between </w:t>
      </w:r>
      <w:r w:rsidR="00FB131D" w:rsidRPr="00F14AA3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general IgM</w:t>
      </w:r>
      <w:r w:rsidR="009037C5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, CLL and IgM anti-PC</w:t>
      </w:r>
      <w:r w:rsidRPr="00F14AA3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. </w:t>
      </w:r>
    </w:p>
    <w:p w14:paraId="018DF18C" w14:textId="631F7C14" w:rsidR="00634673" w:rsidRDefault="005210A0" w:rsidP="00BD75D0">
      <w:pPr>
        <w:spacing w:after="0" w:line="480" w:lineRule="auto"/>
        <w:jc w:val="both"/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</w:pPr>
      <w:r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(</w:t>
      </w:r>
      <w:r w:rsidRPr="00F14AA3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A</w:t>
      </w:r>
      <w:r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) </w:t>
      </w:r>
      <w:r w:rsidR="00C927EF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Standardized polygenic risk score</w:t>
      </w:r>
      <w:r w:rsidR="000A3204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s</w:t>
      </w:r>
      <w:r w:rsidR="00C927EF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(PRS) based on the alleles </w:t>
      </w:r>
      <w:r w:rsidR="00187925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increasing </w:t>
      </w:r>
      <w:r w:rsidR="005E1DE7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general </w:t>
      </w:r>
      <w:r w:rsidR="00C927EF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IgM </w:t>
      </w:r>
      <w:r w:rsidR="000A3204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are</w:t>
      </w:r>
      <w:r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used</w:t>
      </w:r>
      <w:r w:rsidRPr="00F14AA3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 xml:space="preserve"> </w:t>
      </w:r>
      <w:r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to predict IgM 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anti-PC. (</w:t>
      </w:r>
      <w:r w:rsidRPr="00B2578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B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) Genome-wide significant SNPs for</w:t>
      </w:r>
      <w:r w:rsidR="005E1DE7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general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IgM </w:t>
      </w:r>
      <w:r w:rsidR="000A3204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are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identified</w:t>
      </w:r>
      <w:r w:rsidR="00B937D6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in our IgM anti-PC GWAS result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to </w:t>
      </w:r>
      <w:r w:rsidR="005E1DE7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investigate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the correlations between</w:t>
      </w:r>
      <w:r w:rsidR="005E1DE7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their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effect size</w:t>
      </w:r>
      <w:r w:rsidR="005E1DE7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s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. (</w:t>
      </w:r>
      <w:r w:rsidRPr="00B2578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C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)</w:t>
      </w:r>
      <w:r w:rsidR="00575AC9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Standardized PRS based on the alleles </w:t>
      </w:r>
      <w:r w:rsidR="00187925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increasing 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IgM 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anti-PC </w:t>
      </w:r>
      <w:r w:rsidR="000A3204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are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used to predict CLL</w:t>
      </w:r>
      <w:r w:rsidR="008A2056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risk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. (</w:t>
      </w:r>
      <w:r w:rsidRPr="00B25789">
        <w:rPr>
          <w:rFonts w:ascii="Times New Roman" w:eastAsia="SimSun" w:hAnsi="Times New Roman" w:cs="Times New Roman"/>
          <w:b/>
          <w:noProof/>
          <w:kern w:val="2"/>
          <w:sz w:val="24"/>
          <w:szCs w:val="24"/>
          <w:lang w:val="en-US"/>
        </w:rPr>
        <w:t>D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)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Genome-wide significant SNPs for CLL </w:t>
      </w:r>
      <w:r w:rsidR="000A3204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are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identified</w:t>
      </w:r>
      <w:r w:rsidR="00B937D6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in our IgM anti-PC GWAS result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to </w:t>
      </w:r>
      <w:r w:rsidR="00066089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investigate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the correlations between </w:t>
      </w:r>
      <w:r w:rsidR="00066089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their 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effect size</w:t>
      </w:r>
      <w:r w:rsidR="00066089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s</w:t>
      </w:r>
      <w:r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. </w:t>
      </w:r>
      <w:r w:rsidR="00EC2D73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The effect sizes of PRS or SNPs are presented as beta for continuous IgM (anti-PC) levels and logOR for binary CLL. </w:t>
      </w:r>
      <w:r w:rsidR="00E35E3B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OR,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odds ratio; </w:t>
      </w:r>
      <w:r w:rsidR="000A3204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N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vertAlign w:val="subscript"/>
          <w:lang w:val="en-US"/>
        </w:rPr>
        <w:t>SNP</w:t>
      </w:r>
      <w:r w:rsidR="00E35E3B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,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number of independent SNPs included in the P</w:t>
      </w:r>
      <w:r w:rsidR="00B937D6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-threshold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quantile; r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vertAlign w:val="superscript"/>
          <w:lang w:val="en-US"/>
        </w:rPr>
        <w:t>2</w:t>
      </w:r>
      <w:r w:rsidR="00E35E3B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,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Nagelkerke r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vertAlign w:val="superscript"/>
          <w:lang w:val="en-US"/>
        </w:rPr>
        <w:t>2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, the proportion of the </w:t>
      </w:r>
      <w:r w:rsidR="000A3204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target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variation explained by </w:t>
      </w:r>
      <w:r w:rsidR="00812B3A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independent 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SNPs in the </w:t>
      </w:r>
      <w:r w:rsidR="00812B3A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P-threshold</w:t>
      </w:r>
      <w:r w:rsidR="00C927E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quantile</w:t>
      </w:r>
      <w:r w:rsidR="00CF214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; n</w:t>
      </w:r>
      <w:r w:rsidR="00CF214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vertAlign w:val="subscript"/>
          <w:lang w:val="en-US"/>
        </w:rPr>
        <w:t>SNP</w:t>
      </w:r>
      <w:r w:rsidR="00634673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, </w:t>
      </w:r>
      <w:r w:rsidR="00CF214F" w:rsidRPr="00B25789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genome-wide significant SNPs</w:t>
      </w:r>
      <w:r w:rsidR="00CF214F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 (for genral IgM and CLL) identified in our IgM anti-PC GWAS meta-analys</w:t>
      </w:r>
      <w:r w:rsidR="0063467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is; n</w:t>
      </w:r>
      <w:r w:rsidR="00634673" w:rsidRPr="00634673">
        <w:rPr>
          <w:rFonts w:ascii="Times New Roman" w:eastAsia="SimSun" w:hAnsi="Times New Roman" w:cs="Times New Roman"/>
          <w:noProof/>
          <w:kern w:val="2"/>
          <w:sz w:val="24"/>
          <w:szCs w:val="24"/>
          <w:vertAlign w:val="subscript"/>
          <w:lang w:val="en-US"/>
        </w:rPr>
        <w:t>Y</w:t>
      </w:r>
      <w:r w:rsidR="00A15220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, smaple size of meta-analysis on discovery </w:t>
      </w:r>
      <w:r w:rsidR="0063467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 xml:space="preserve">IgM anti-PC GWAS; SE, standard error; Phet, </w:t>
      </w:r>
      <w:r w:rsidR="00CF214F" w:rsidRPr="00F14AA3"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  <w:t>P-value for heterogeneity.</w:t>
      </w:r>
    </w:p>
    <w:p w14:paraId="287077E6" w14:textId="03B5354D" w:rsidR="00D878A8" w:rsidRPr="00D878A8" w:rsidRDefault="00D878A8" w:rsidP="00BD75D0">
      <w:pPr>
        <w:spacing w:after="0" w:line="480" w:lineRule="auto"/>
        <w:jc w:val="both"/>
        <w:rPr>
          <w:rFonts w:ascii="Times New Roman" w:eastAsia="SimSun" w:hAnsi="Times New Roman" w:cs="Times New Roman"/>
          <w:noProof/>
          <w:kern w:val="2"/>
          <w:sz w:val="24"/>
          <w:szCs w:val="24"/>
          <w:lang w:val="en-US"/>
        </w:rPr>
      </w:pPr>
    </w:p>
    <w:p w14:paraId="27883630" w14:textId="7D05FC90" w:rsidR="007D7448" w:rsidRPr="00D878A8" w:rsidRDefault="008E4227" w:rsidP="00D878A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14AA3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Figure 3</w:t>
      </w:r>
      <w:r w:rsidR="000C381D" w:rsidRPr="00F14AA3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C927EF" w:rsidRPr="00F14AA3">
        <w:rPr>
          <w:rFonts w:ascii="Times New Roman" w:hAnsi="Times New Roman" w:cs="Times New Roman"/>
          <w:b/>
          <w:sz w:val="24"/>
          <w:szCs w:val="24"/>
          <w:lang w:val="en-US"/>
        </w:rPr>
        <w:t>Differ</w:t>
      </w:r>
      <w:r w:rsidR="001F2AC3" w:rsidRPr="00F14AA3"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="00C927EF" w:rsidRPr="00F14AA3">
        <w:rPr>
          <w:rFonts w:ascii="Times New Roman" w:hAnsi="Times New Roman" w:cs="Times New Roman"/>
          <w:b/>
          <w:sz w:val="24"/>
          <w:szCs w:val="24"/>
          <w:lang w:val="en-US"/>
        </w:rPr>
        <w:t xml:space="preserve">nce of IgM anti-PC across time between sampling and diagnosis. </w:t>
      </w:r>
      <w:r w:rsidR="00C927EF" w:rsidRPr="00F14AA3">
        <w:rPr>
          <w:rFonts w:ascii="Times New Roman" w:hAnsi="Times New Roman" w:cs="Times New Roman"/>
          <w:sz w:val="24"/>
          <w:szCs w:val="24"/>
          <w:lang w:val="en-US"/>
        </w:rPr>
        <w:t xml:space="preserve">Difference (Δ) in rank order normalized IgM anti-PC level between each CLL case and the average of its </w:t>
      </w:r>
      <w:r w:rsidR="00D56672" w:rsidRPr="00F14AA3">
        <w:rPr>
          <w:rFonts w:ascii="Times New Roman" w:hAnsi="Times New Roman" w:cs="Times New Roman"/>
          <w:sz w:val="24"/>
          <w:szCs w:val="24"/>
          <w:lang w:val="en-US"/>
        </w:rPr>
        <w:t xml:space="preserve">three </w:t>
      </w:r>
      <w:r w:rsidR="00C927EF" w:rsidRPr="00F14AA3">
        <w:rPr>
          <w:rFonts w:ascii="Times New Roman" w:hAnsi="Times New Roman" w:cs="Times New Roman"/>
          <w:sz w:val="24"/>
          <w:szCs w:val="24"/>
          <w:lang w:val="en-US"/>
        </w:rPr>
        <w:t>matched controls</w:t>
      </w:r>
      <w:r w:rsidR="006902C6" w:rsidRPr="00F14AA3">
        <w:rPr>
          <w:rFonts w:ascii="Times New Roman" w:hAnsi="Times New Roman" w:cs="Times New Roman"/>
          <w:sz w:val="24"/>
          <w:szCs w:val="24"/>
          <w:lang w:val="en-US"/>
        </w:rPr>
        <w:t>, each</w:t>
      </w:r>
      <w:r w:rsidR="009562B1">
        <w:rPr>
          <w:rFonts w:ascii="Times New Roman" w:hAnsi="Times New Roman" w:cs="Times New Roman"/>
          <w:sz w:val="24"/>
          <w:szCs w:val="24"/>
          <w:lang w:val="en-US"/>
        </w:rPr>
        <w:t xml:space="preserve"> circle represents one</w:t>
      </w:r>
      <w:r w:rsidR="006902C6" w:rsidRPr="00F14A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62B1">
        <w:rPr>
          <w:rFonts w:ascii="Times New Roman" w:hAnsi="Times New Roman" w:cs="Times New Roman"/>
          <w:sz w:val="24"/>
          <w:szCs w:val="24"/>
          <w:lang w:val="en-US"/>
        </w:rPr>
        <w:t xml:space="preserve">matched </w:t>
      </w:r>
      <w:r w:rsidR="00F14AA3">
        <w:rPr>
          <w:rFonts w:ascii="Times New Roman" w:hAnsi="Times New Roman" w:cs="Times New Roman"/>
          <w:sz w:val="24"/>
          <w:szCs w:val="24"/>
          <w:lang w:val="en-US"/>
        </w:rPr>
        <w:t>case-</w:t>
      </w:r>
      <w:r w:rsidR="00225C3A" w:rsidRPr="00F14AA3">
        <w:rPr>
          <w:rFonts w:ascii="Times New Roman" w:hAnsi="Times New Roman" w:cs="Times New Roman"/>
          <w:sz w:val="24"/>
          <w:szCs w:val="24"/>
          <w:lang w:val="en-US"/>
        </w:rPr>
        <w:t>control set</w:t>
      </w:r>
      <w:r w:rsidR="00C927EF" w:rsidRPr="00F14AA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D7448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14C95331" w14:textId="77777777" w:rsidR="0046085D" w:rsidRDefault="00C927EF" w:rsidP="00C54B0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Tables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36"/>
        <w:gridCol w:w="146"/>
        <w:gridCol w:w="889"/>
        <w:gridCol w:w="163"/>
        <w:gridCol w:w="1713"/>
        <w:gridCol w:w="1717"/>
        <w:gridCol w:w="1701"/>
        <w:gridCol w:w="147"/>
        <w:gridCol w:w="1700"/>
      </w:tblGrid>
      <w:tr w:rsidR="002549EA" w:rsidRPr="00783499" w14:paraId="12477EB2" w14:textId="77777777" w:rsidTr="00EB2844">
        <w:trPr>
          <w:trHeight w:val="300"/>
        </w:trPr>
        <w:tc>
          <w:tcPr>
            <w:tcW w:w="5000" w:type="pct"/>
            <w:gridSpan w:val="9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6B8AC" w14:textId="3CC3C3FC" w:rsidR="0046085D" w:rsidRPr="002549EA" w:rsidRDefault="0046085D" w:rsidP="00DD41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bookmarkStart w:id="0" w:name="ST1"/>
            <w:r w:rsidRPr="002549EA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 xml:space="preserve">Table 1. </w:t>
            </w:r>
            <w:r w:rsidR="00DD4199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ubjects</w:t>
            </w:r>
            <w:r w:rsidR="00E070B3" w:rsidRPr="00254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254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used in </w:t>
            </w:r>
            <w:r w:rsidR="00EB2844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the </w:t>
            </w:r>
            <w:r w:rsidRPr="002549EA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genome-wide association meta-analysis of IgM anti-PC</w:t>
            </w:r>
          </w:p>
        </w:tc>
      </w:tr>
      <w:tr w:rsidR="00AD2FCF" w:rsidRPr="002549EA" w14:paraId="2B4464C4" w14:textId="77777777" w:rsidTr="00AC0612">
        <w:trPr>
          <w:trHeight w:val="300"/>
        </w:trPr>
        <w:tc>
          <w:tcPr>
            <w:tcW w:w="1214" w:type="pct"/>
            <w:gridSpan w:val="4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42ED5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771" w:type="pct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575BF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Discovery phase</w:t>
            </w:r>
          </w:p>
        </w:tc>
        <w:tc>
          <w:tcPr>
            <w:tcW w:w="8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30E75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E71E5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Replication</w:t>
            </w:r>
          </w:p>
        </w:tc>
      </w:tr>
      <w:tr w:rsidR="00AD2FCF" w:rsidRPr="002549EA" w14:paraId="07712C93" w14:textId="77777777" w:rsidTr="00AC0612">
        <w:trPr>
          <w:trHeight w:val="315"/>
        </w:trPr>
        <w:tc>
          <w:tcPr>
            <w:tcW w:w="1205" w:type="pct"/>
            <w:gridSpan w:val="4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F63E1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79CF5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TwinGene</w:t>
            </w:r>
          </w:p>
        </w:tc>
        <w:tc>
          <w:tcPr>
            <w:tcW w:w="932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D4443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PIVUS</w:t>
            </w:r>
          </w:p>
        </w:tc>
        <w:tc>
          <w:tcPr>
            <w:tcW w:w="92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08F56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MDC</w:t>
            </w:r>
          </w:p>
        </w:tc>
        <w:tc>
          <w:tcPr>
            <w:tcW w:w="79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7BDA4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32FE4" w14:textId="77777777" w:rsidR="00AD2FCF" w:rsidRPr="00AE687C" w:rsidRDefault="00AD2FCF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PRACSIS</w:t>
            </w:r>
          </w:p>
        </w:tc>
      </w:tr>
      <w:tr w:rsidR="003F7538" w:rsidRPr="002549EA" w14:paraId="1BAF0F78" w14:textId="77777777" w:rsidTr="00AC0612">
        <w:trPr>
          <w:trHeight w:val="315"/>
        </w:trPr>
        <w:tc>
          <w:tcPr>
            <w:tcW w:w="563" w:type="pct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CB282" w14:textId="257525FC" w:rsidR="0046085D" w:rsidRPr="00AE687C" w:rsidRDefault="00740D2C" w:rsidP="00740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Numbers</w:t>
            </w:r>
          </w:p>
        </w:tc>
        <w:tc>
          <w:tcPr>
            <w:tcW w:w="7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92641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48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D5D5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All</w:t>
            </w:r>
          </w:p>
        </w:tc>
        <w:tc>
          <w:tcPr>
            <w:tcW w:w="7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372C7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72CC3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1175</w:t>
            </w:r>
          </w:p>
        </w:tc>
        <w:tc>
          <w:tcPr>
            <w:tcW w:w="93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D010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945</w:t>
            </w:r>
          </w:p>
        </w:tc>
        <w:tc>
          <w:tcPr>
            <w:tcW w:w="92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DD26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882</w:t>
            </w:r>
          </w:p>
        </w:tc>
        <w:tc>
          <w:tcPr>
            <w:tcW w:w="7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E4164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F702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646</w:t>
            </w:r>
          </w:p>
        </w:tc>
      </w:tr>
      <w:tr w:rsidR="003F7538" w:rsidRPr="002549EA" w14:paraId="5AB744E0" w14:textId="77777777" w:rsidTr="00AD2FCF">
        <w:trPr>
          <w:trHeight w:val="315"/>
        </w:trPr>
        <w:tc>
          <w:tcPr>
            <w:tcW w:w="563" w:type="pct"/>
            <w:vMerge/>
            <w:shd w:val="clear" w:color="auto" w:fill="auto"/>
            <w:vAlign w:val="center"/>
            <w:hideMark/>
          </w:tcPr>
          <w:p w14:paraId="25F12D03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30588B55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4FE5FB0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Male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44DCB38E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61E13144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629</w:t>
            </w: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172BE003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73</w:t>
            </w: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093D928F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94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1A2C25A8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2AAD703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61</w:t>
            </w:r>
          </w:p>
        </w:tc>
      </w:tr>
      <w:tr w:rsidR="003F7538" w:rsidRPr="002549EA" w14:paraId="65BADD4B" w14:textId="77777777" w:rsidTr="00AD2FCF">
        <w:trPr>
          <w:trHeight w:val="315"/>
        </w:trPr>
        <w:tc>
          <w:tcPr>
            <w:tcW w:w="563" w:type="pct"/>
            <w:vMerge/>
            <w:shd w:val="clear" w:color="auto" w:fill="auto"/>
            <w:vAlign w:val="center"/>
            <w:hideMark/>
          </w:tcPr>
          <w:p w14:paraId="43DA1D1E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219BD647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7278151E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Female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03CF0A00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38BF5D45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546</w:t>
            </w: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2069ED8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72</w:t>
            </w: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1ACAC04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388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6F3FCC11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7D84ABA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185</w:t>
            </w:r>
          </w:p>
        </w:tc>
      </w:tr>
      <w:tr w:rsidR="003F7538" w:rsidRPr="002549EA" w14:paraId="2115761C" w14:textId="77777777" w:rsidTr="00AD2FCF">
        <w:trPr>
          <w:trHeight w:val="300"/>
        </w:trPr>
        <w:tc>
          <w:tcPr>
            <w:tcW w:w="563" w:type="pct"/>
            <w:shd w:val="clear" w:color="auto" w:fill="auto"/>
            <w:noWrap/>
            <w:vAlign w:val="center"/>
            <w:hideMark/>
          </w:tcPr>
          <w:p w14:paraId="4CC8712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40AA602E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63388B37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0B41BA44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73936AC9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7974A80A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0B5F6DC3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67029B7E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6A141FD1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3F7538" w:rsidRPr="002549EA" w14:paraId="2C0E82ED" w14:textId="77777777" w:rsidTr="00AD2FCF">
        <w:trPr>
          <w:trHeight w:val="315"/>
        </w:trPr>
        <w:tc>
          <w:tcPr>
            <w:tcW w:w="563" w:type="pct"/>
            <w:vMerge w:val="restart"/>
            <w:shd w:val="clear" w:color="auto" w:fill="auto"/>
            <w:noWrap/>
            <w:vAlign w:val="center"/>
            <w:hideMark/>
          </w:tcPr>
          <w:p w14:paraId="4F60DA33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 xml:space="preserve">Age </w:t>
            </w:r>
          </w:p>
          <w:p w14:paraId="519FC20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(years)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78E4394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66770ADF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All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7FE90D5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2AB28865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74.2±5.6</w:t>
            </w: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1E275BD7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70.2±0.2</w:t>
            </w: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66FB1614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60.8±5.0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498AE857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71001AB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64.5±9.5</w:t>
            </w:r>
          </w:p>
        </w:tc>
      </w:tr>
      <w:tr w:rsidR="003F7538" w:rsidRPr="002549EA" w14:paraId="66E31480" w14:textId="77777777" w:rsidTr="00AD2FCF">
        <w:trPr>
          <w:trHeight w:val="315"/>
        </w:trPr>
        <w:tc>
          <w:tcPr>
            <w:tcW w:w="563" w:type="pct"/>
            <w:vMerge/>
            <w:shd w:val="clear" w:color="auto" w:fill="auto"/>
            <w:vAlign w:val="center"/>
            <w:hideMark/>
          </w:tcPr>
          <w:p w14:paraId="43C195D7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749E277A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725D735F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Male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061FEDB0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11EE3B41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73.9±5.4</w:t>
            </w: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7B63D692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70.1±0.1</w:t>
            </w: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402B9474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60.7±4.9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62EAF1E4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6A4EAA2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63.7±9.6</w:t>
            </w:r>
          </w:p>
        </w:tc>
      </w:tr>
      <w:tr w:rsidR="003F7538" w:rsidRPr="002549EA" w14:paraId="2F025498" w14:textId="77777777" w:rsidTr="00AD2FCF">
        <w:trPr>
          <w:trHeight w:val="315"/>
        </w:trPr>
        <w:tc>
          <w:tcPr>
            <w:tcW w:w="563" w:type="pct"/>
            <w:vMerge/>
            <w:shd w:val="clear" w:color="auto" w:fill="auto"/>
            <w:vAlign w:val="center"/>
            <w:hideMark/>
          </w:tcPr>
          <w:p w14:paraId="30966D62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15EF1E3F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116821F8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Female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62EBDAB8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0D32A475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74.5±5.7</w:t>
            </w: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6ADBC749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70.2±0.2</w:t>
            </w: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0C7930D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60.9±5.2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20542CC9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5846CBB9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66.4±8.9</w:t>
            </w:r>
          </w:p>
        </w:tc>
      </w:tr>
      <w:tr w:rsidR="003F7538" w:rsidRPr="002549EA" w14:paraId="586A27F7" w14:textId="77777777" w:rsidTr="00AD2FCF">
        <w:trPr>
          <w:trHeight w:val="300"/>
        </w:trPr>
        <w:tc>
          <w:tcPr>
            <w:tcW w:w="563" w:type="pct"/>
            <w:shd w:val="clear" w:color="auto" w:fill="auto"/>
            <w:noWrap/>
            <w:vAlign w:val="center"/>
            <w:hideMark/>
          </w:tcPr>
          <w:p w14:paraId="077423A3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0D87E495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3158DCB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3918B90B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047F9CF0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2EB450AC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568793C6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2A3D0319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01ACACB4" w14:textId="77777777" w:rsidR="0046085D" w:rsidRPr="00AE687C" w:rsidRDefault="0046085D" w:rsidP="00426C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3F7538" w:rsidRPr="002549EA" w14:paraId="4C94B590" w14:textId="77777777" w:rsidTr="00AD2FCF">
        <w:trPr>
          <w:trHeight w:val="315"/>
        </w:trPr>
        <w:tc>
          <w:tcPr>
            <w:tcW w:w="563" w:type="pct"/>
            <w:vMerge w:val="restart"/>
            <w:shd w:val="clear" w:color="auto" w:fill="auto"/>
            <w:vAlign w:val="center"/>
            <w:hideMark/>
          </w:tcPr>
          <w:p w14:paraId="7B8C1FDF" w14:textId="7C99CD09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/>
              </w:rPr>
              <w:t>IgM anti-PC (U/ml)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49AFA97E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US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73062DCC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All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4F17E1F2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6243DE0C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2.7 (23.3-72.9)</w:t>
            </w: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60AA6A18" w14:textId="2537A44D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2.4 (27.0-73.4)</w:t>
            </w: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04B4FE9A" w14:textId="6FB14C1E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8.0</w:t>
            </w:r>
            <w:r w:rsidR="007A70CD"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(29.9-75.8)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2E98124B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1B029181" w14:textId="0CCFB94B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34.9</w:t>
            </w:r>
            <w:r w:rsidR="007A70CD"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(21.2-60.4)</w:t>
            </w:r>
          </w:p>
        </w:tc>
      </w:tr>
      <w:tr w:rsidR="003F7538" w:rsidRPr="002549EA" w14:paraId="1B47B74B" w14:textId="77777777" w:rsidTr="00AD2FCF">
        <w:trPr>
          <w:trHeight w:val="315"/>
        </w:trPr>
        <w:tc>
          <w:tcPr>
            <w:tcW w:w="563" w:type="pct"/>
            <w:vMerge/>
            <w:shd w:val="clear" w:color="auto" w:fill="auto"/>
            <w:vAlign w:val="center"/>
            <w:hideMark/>
          </w:tcPr>
          <w:p w14:paraId="00063BE5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0A3466DC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483" w:type="pct"/>
            <w:shd w:val="clear" w:color="auto" w:fill="auto"/>
            <w:noWrap/>
            <w:vAlign w:val="center"/>
            <w:hideMark/>
          </w:tcPr>
          <w:p w14:paraId="175AAEE9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Male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0CF4EF7E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2B9463B3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2.6 (22.7-69.8)</w:t>
            </w:r>
          </w:p>
        </w:tc>
        <w:tc>
          <w:tcPr>
            <w:tcW w:w="932" w:type="pct"/>
            <w:shd w:val="clear" w:color="auto" w:fill="auto"/>
            <w:noWrap/>
            <w:vAlign w:val="center"/>
            <w:hideMark/>
          </w:tcPr>
          <w:p w14:paraId="76C190C6" w14:textId="62A6DFAF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39.1 (24.5-65.3)</w:t>
            </w:r>
          </w:p>
        </w:tc>
        <w:tc>
          <w:tcPr>
            <w:tcW w:w="923" w:type="pct"/>
            <w:shd w:val="clear" w:color="auto" w:fill="auto"/>
            <w:noWrap/>
            <w:vAlign w:val="center"/>
            <w:hideMark/>
          </w:tcPr>
          <w:p w14:paraId="7ADC063E" w14:textId="66C2B8F2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8.0</w:t>
            </w:r>
            <w:r w:rsidR="007A70CD"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(28.9-78.2)</w:t>
            </w:r>
          </w:p>
        </w:tc>
        <w:tc>
          <w:tcPr>
            <w:tcW w:w="79" w:type="pct"/>
            <w:shd w:val="clear" w:color="auto" w:fill="auto"/>
            <w:noWrap/>
            <w:vAlign w:val="center"/>
            <w:hideMark/>
          </w:tcPr>
          <w:p w14:paraId="65E884B6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shd w:val="clear" w:color="auto" w:fill="auto"/>
            <w:noWrap/>
            <w:vAlign w:val="center"/>
            <w:hideMark/>
          </w:tcPr>
          <w:p w14:paraId="243834A1" w14:textId="65A6EEA3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35.1</w:t>
            </w:r>
            <w:r w:rsidR="007A70CD"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(22.2-58.7)</w:t>
            </w:r>
          </w:p>
        </w:tc>
      </w:tr>
      <w:tr w:rsidR="003F7538" w:rsidRPr="00783499" w14:paraId="22F1F90D" w14:textId="77777777" w:rsidTr="00AD2FCF">
        <w:trPr>
          <w:trHeight w:val="315"/>
        </w:trPr>
        <w:tc>
          <w:tcPr>
            <w:tcW w:w="563" w:type="pct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94F7191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79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49FCA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48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2F999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Female</w:t>
            </w:r>
          </w:p>
        </w:tc>
        <w:tc>
          <w:tcPr>
            <w:tcW w:w="79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E4E08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930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44EA9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2.8 (24.1-74.3)</w:t>
            </w:r>
          </w:p>
        </w:tc>
        <w:tc>
          <w:tcPr>
            <w:tcW w:w="932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AADB8" w14:textId="36E021E1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7.9 (29.7-79.9)</w:t>
            </w:r>
          </w:p>
        </w:tc>
        <w:tc>
          <w:tcPr>
            <w:tcW w:w="92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73D4A" w14:textId="6331582A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48.0</w:t>
            </w:r>
            <w:r w:rsidR="007A70CD"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</w:rPr>
              <w:t>(21.9-74.4)</w:t>
            </w:r>
          </w:p>
        </w:tc>
        <w:tc>
          <w:tcPr>
            <w:tcW w:w="79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72ABC" w14:textId="77777777" w:rsidR="003423F3" w:rsidRPr="00AE687C" w:rsidRDefault="003423F3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F22AD" w14:textId="0A9111CB" w:rsidR="003423F3" w:rsidRPr="00AE687C" w:rsidRDefault="007A70CD" w:rsidP="003423F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34.0 </w:t>
            </w:r>
            <w:r w:rsidR="00783499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(</w:t>
            </w:r>
            <w:r w:rsidR="003423F3" w:rsidRPr="00AE687C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0.3</w:t>
            </w:r>
            <w:r w:rsidR="00783499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67.4</w:t>
            </w:r>
            <w:r w:rsidR="003423F3" w:rsidRPr="00AE687C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2549EA" w:rsidRPr="00783499" w14:paraId="186A0D6F" w14:textId="77777777" w:rsidTr="00EB2844">
        <w:trPr>
          <w:trHeight w:val="563"/>
        </w:trPr>
        <w:tc>
          <w:tcPr>
            <w:tcW w:w="5000" w:type="pct"/>
            <w:gridSpan w:val="9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635C8ED" w14:textId="0AAC0DAD" w:rsidR="003423F3" w:rsidRPr="00AE687C" w:rsidRDefault="0061299E" w:rsidP="00724A2D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Distribution</w:t>
            </w:r>
            <w:r w:rsidR="003423F3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 of age </w:t>
            </w:r>
            <w:r>
              <w:rPr>
                <w:rFonts w:ascii="Times New Roman" w:eastAsia="Times New Roman" w:hAnsi="Times New Roman" w:cs="Times New Roman"/>
                <w:szCs w:val="24"/>
                <w:lang w:val="en-US"/>
              </w:rPr>
              <w:t>is</w:t>
            </w:r>
            <w:r w:rsidR="001A42A2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 described as mean ± </w:t>
            </w:r>
            <w:r w:rsidR="003423F3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standard deviation; </w:t>
            </w:r>
            <w:r w:rsidR="001A42A2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>the r</w:t>
            </w:r>
            <w:r w:rsidR="00724A2D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aw values of IgM anti-PC are </w:t>
            </w:r>
            <w:r w:rsidR="001A42A2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skewed distributed and </w:t>
            </w:r>
            <w:r w:rsidR="00724A2D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>presented by median (</w:t>
            </w:r>
            <w:r w:rsidR="002934C1" w:rsidRPr="002934C1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interquartile range, </w:t>
            </w:r>
            <w:r w:rsidR="00EA5227">
              <w:rPr>
                <w:rFonts w:ascii="Times New Roman" w:eastAsia="Times New Roman" w:hAnsi="Times New Roman" w:cs="Times New Roman"/>
                <w:szCs w:val="24"/>
                <w:lang w:val="en-US"/>
              </w:rPr>
              <w:t>the 25</w:t>
            </w:r>
            <w:r w:rsidR="00EA5227" w:rsidRPr="00EA5227">
              <w:rPr>
                <w:rFonts w:ascii="Times New Roman" w:eastAsia="Times New Roman" w:hAnsi="Times New Roman" w:cs="Times New Roman"/>
                <w:szCs w:val="24"/>
                <w:vertAlign w:val="superscript"/>
                <w:lang w:val="en-US"/>
              </w:rPr>
              <w:t>th</w:t>
            </w:r>
            <w:r w:rsidR="005D39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 percentile </w:t>
            </w:r>
            <w:r w:rsidR="00EA5227">
              <w:rPr>
                <w:rFonts w:ascii="Times New Roman" w:eastAsia="Times New Roman" w:hAnsi="Times New Roman" w:cs="Times New Roman"/>
                <w:szCs w:val="24"/>
                <w:lang w:val="en-US"/>
              </w:rPr>
              <w:t>– the 75</w:t>
            </w:r>
            <w:r w:rsidR="00EA5227" w:rsidRPr="00EA5227">
              <w:rPr>
                <w:rFonts w:ascii="Times New Roman" w:eastAsia="Times New Roman" w:hAnsi="Times New Roman" w:cs="Times New Roman"/>
                <w:szCs w:val="24"/>
                <w:vertAlign w:val="superscript"/>
                <w:lang w:val="en-US"/>
              </w:rPr>
              <w:t>th</w:t>
            </w:r>
            <w:r w:rsidR="00EA5227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 </w:t>
            </w:r>
            <w:r w:rsidR="00724A2D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percentile). </w:t>
            </w:r>
            <w:r w:rsidR="004E214F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IgM anti-PC, immunoglobulin M against phosphorylcholine; </w:t>
            </w:r>
            <w:r w:rsidR="00E3741C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U/ml, unit per milliliter; </w:t>
            </w:r>
            <w:r w:rsidR="00503D85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PIVUS, </w:t>
            </w:r>
            <w:r w:rsidR="003423F3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>Prospective Investigation of the Vasc</w:t>
            </w:r>
            <w:r w:rsidR="00503D85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ulature in Uppsala Seniors; MDC, </w:t>
            </w:r>
            <w:r w:rsidR="003423F3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>Malmö</w:t>
            </w:r>
            <w:r w:rsidR="00503D85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 xml:space="preserve"> Diet and Cancer study; PRACSIS, </w:t>
            </w:r>
            <w:r w:rsidR="003423F3" w:rsidRPr="00CD751F">
              <w:rPr>
                <w:rFonts w:ascii="Times New Roman" w:eastAsia="Times New Roman" w:hAnsi="Times New Roman" w:cs="Times New Roman"/>
                <w:szCs w:val="24"/>
                <w:lang w:val="en-US"/>
              </w:rPr>
              <w:t>Prognosis and Risk in Acute Coronary Syndromes in Sweden.</w:t>
            </w:r>
          </w:p>
        </w:tc>
      </w:tr>
      <w:bookmarkEnd w:id="0"/>
    </w:tbl>
    <w:p w14:paraId="35EEF70A" w14:textId="77777777" w:rsidR="00494633" w:rsidRDefault="00494633" w:rsidP="002A3BA4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BA558F8" w14:textId="77777777" w:rsidR="00494633" w:rsidRDefault="00494633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240"/>
        <w:gridCol w:w="1421"/>
        <w:gridCol w:w="1080"/>
        <w:gridCol w:w="1080"/>
        <w:gridCol w:w="1080"/>
        <w:gridCol w:w="1439"/>
        <w:gridCol w:w="948"/>
      </w:tblGrid>
      <w:tr w:rsidR="00494633" w:rsidRPr="00783499" w14:paraId="7C840043" w14:textId="77777777" w:rsidTr="00751DE2">
        <w:trPr>
          <w:trHeight w:val="330"/>
        </w:trPr>
        <w:tc>
          <w:tcPr>
            <w:tcW w:w="5000" w:type="pct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2D28D3" w14:textId="7B6BCD87" w:rsidR="00494633" w:rsidRPr="00726900" w:rsidRDefault="00494633" w:rsidP="00F85DA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bookmarkStart w:id="1" w:name="TableS3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Table 2</w:t>
            </w:r>
            <w:r w:rsidRPr="0072690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>.</w:t>
            </w:r>
            <w:r w:rsidRPr="0072690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 xml:space="preserve"> </w:t>
            </w:r>
            <w:r w:rsidR="00F85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</w:t>
            </w:r>
            <w:r w:rsidRPr="00494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e</w:t>
            </w:r>
            <w:r w:rsidR="00F85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tails of the lead SNP </w:t>
            </w:r>
            <w:r w:rsidR="00F85DAA" w:rsidRPr="00F85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s35923643</w:t>
            </w:r>
            <w:r w:rsidR="00F85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from the me</w:t>
            </w:r>
            <w:r w:rsidRPr="00494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ta-analysis </w:t>
            </w:r>
            <w:r w:rsidR="00F85D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n four studies</w:t>
            </w:r>
          </w:p>
        </w:tc>
      </w:tr>
      <w:tr w:rsidR="00494633" w:rsidRPr="00870053" w14:paraId="05ABB556" w14:textId="77777777" w:rsidTr="00421FEC">
        <w:trPr>
          <w:trHeight w:val="330"/>
        </w:trPr>
        <w:tc>
          <w:tcPr>
            <w:tcW w:w="12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0B13D5" w14:textId="77777777" w:rsidR="00494633" w:rsidRPr="00870053" w:rsidRDefault="00494633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NP (Position)</w:t>
            </w:r>
          </w:p>
        </w:tc>
        <w:tc>
          <w:tcPr>
            <w:tcW w:w="7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04B836" w14:textId="77777777" w:rsidR="00494633" w:rsidRPr="00870053" w:rsidRDefault="00494633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udy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1B9D66" w14:textId="77777777" w:rsidR="00494633" w:rsidRPr="00870053" w:rsidRDefault="00494633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nfo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722B38" w14:textId="77777777" w:rsidR="00494633" w:rsidRPr="00870053" w:rsidRDefault="00494633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F0E306" w14:textId="77777777" w:rsidR="00494633" w:rsidRPr="00870053" w:rsidRDefault="00494633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77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425BA8" w14:textId="77777777" w:rsidR="00494633" w:rsidRPr="00870053" w:rsidRDefault="00494633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-value</w:t>
            </w:r>
          </w:p>
        </w:tc>
        <w:tc>
          <w:tcPr>
            <w:tcW w:w="5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C32D40" w14:textId="77777777" w:rsidR="00494633" w:rsidRPr="00870053" w:rsidRDefault="00494633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et</w:t>
            </w:r>
          </w:p>
        </w:tc>
      </w:tr>
      <w:tr w:rsidR="00421FEC" w:rsidRPr="00870053" w14:paraId="20129EF8" w14:textId="77777777" w:rsidTr="00751DE2">
        <w:trPr>
          <w:trHeight w:val="315"/>
        </w:trPr>
        <w:tc>
          <w:tcPr>
            <w:tcW w:w="1267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ED20E" w14:textId="77777777" w:rsidR="00421FEC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35923643 G/A</w:t>
            </w:r>
          </w:p>
          <w:p w14:paraId="275869DA" w14:textId="13244F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Chr11: 123355391)</w:t>
            </w:r>
          </w:p>
        </w:tc>
        <w:tc>
          <w:tcPr>
            <w:tcW w:w="77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1A039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ta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C5DE2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A8344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89</w:t>
            </w:r>
          </w:p>
        </w:tc>
        <w:tc>
          <w:tcPr>
            <w:tcW w:w="5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A8B37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9</w:t>
            </w:r>
          </w:p>
        </w:tc>
        <w:tc>
          <w:tcPr>
            <w:tcW w:w="7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B89B4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4×10</w:t>
            </w:r>
            <w:r w:rsidRPr="00096DA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11</w:t>
            </w:r>
          </w:p>
        </w:tc>
        <w:tc>
          <w:tcPr>
            <w:tcW w:w="54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EBE98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59</w:t>
            </w:r>
          </w:p>
        </w:tc>
      </w:tr>
      <w:tr w:rsidR="00421FEC" w:rsidRPr="00870053" w14:paraId="74C08AB1" w14:textId="77777777" w:rsidTr="00421FEC">
        <w:trPr>
          <w:trHeight w:val="315"/>
        </w:trPr>
        <w:tc>
          <w:tcPr>
            <w:tcW w:w="120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94A18" w14:textId="645AEF98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7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C1E76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winGene 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960FF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99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ADF17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53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D6800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0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B7807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96DA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2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88EF2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421FEC" w:rsidRPr="00870053" w14:paraId="339F5761" w14:textId="77777777" w:rsidTr="00421FEC">
        <w:trPr>
          <w:trHeight w:val="315"/>
        </w:trPr>
        <w:tc>
          <w:tcPr>
            <w:tcW w:w="120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58BA9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B8BDE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PIVUS 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18356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80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86338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3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3212E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4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CA046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8×1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-6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D90F9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421FEC" w:rsidRPr="00870053" w14:paraId="3504107A" w14:textId="77777777" w:rsidTr="00421FEC">
        <w:trPr>
          <w:trHeight w:val="315"/>
        </w:trPr>
        <w:tc>
          <w:tcPr>
            <w:tcW w:w="1201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8038D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CED80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MDC 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00099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987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3C7CB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01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4AB42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1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AEE34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96DA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97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0F1AB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421FEC" w:rsidRPr="00870053" w14:paraId="1DFA9532" w14:textId="77777777" w:rsidTr="00421FEC">
        <w:trPr>
          <w:trHeight w:val="315"/>
        </w:trPr>
        <w:tc>
          <w:tcPr>
            <w:tcW w:w="1201" w:type="pct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8ECC3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FE9E1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PRACSIS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C2C16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75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42F8B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7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0C262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700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9</w:t>
            </w:r>
          </w:p>
        </w:tc>
        <w:tc>
          <w:tcPr>
            <w:tcW w:w="7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E101A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96DA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4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CA1DF" w14:textId="77777777" w:rsidR="00421FEC" w:rsidRPr="00870053" w:rsidRDefault="00421FEC" w:rsidP="00751DE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494633" w:rsidRPr="00783499" w14:paraId="1F8B528A" w14:textId="77777777" w:rsidTr="00751DE2">
        <w:trPr>
          <w:trHeight w:val="315"/>
        </w:trPr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1CFBD" w14:textId="2260DC0C" w:rsidR="00494633" w:rsidRPr="00726900" w:rsidRDefault="00494633" w:rsidP="00DD4A6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</w:pPr>
            <w:r w:rsidRPr="00096DA9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SNP is presented with </w:t>
            </w:r>
            <w:r w:rsidRPr="00870053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effect allele/alternative allele (chromosome numbe</w:t>
            </w:r>
            <w:r w:rsidRPr="00096DA9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r and position in human genome GRCh37/hg19</w:t>
            </w:r>
            <w:r w:rsidRPr="00870053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). </w:t>
            </w:r>
            <w:r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Info, imputation quality</w:t>
            </w:r>
            <w:r w:rsidRPr="00096DA9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; </w:t>
            </w:r>
            <w:bookmarkStart w:id="2" w:name="_GoBack"/>
            <w:bookmarkEnd w:id="2"/>
            <w:r w:rsidRPr="00870053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Beta, effect size per standard deviation of rank order normalized IgM anti-PC</w:t>
            </w:r>
            <w:r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per allele</w:t>
            </w:r>
            <w:r w:rsidRPr="00870053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; SE, standard error; Phet, P-value fo</w:t>
            </w:r>
            <w:r w:rsidR="00E632A5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r heterogeneity</w:t>
            </w:r>
            <w:r w:rsidRPr="00870053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. </w:t>
            </w:r>
          </w:p>
        </w:tc>
      </w:tr>
      <w:bookmarkEnd w:id="1"/>
    </w:tbl>
    <w:p w14:paraId="0E921D0A" w14:textId="259BF8D2" w:rsidR="002D4CDF" w:rsidRPr="002805C3" w:rsidRDefault="00B762CB" w:rsidP="002A3BA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338"/>
        <w:gridCol w:w="307"/>
        <w:gridCol w:w="615"/>
        <w:gridCol w:w="307"/>
        <w:gridCol w:w="2337"/>
        <w:gridCol w:w="307"/>
        <w:gridCol w:w="2001"/>
      </w:tblGrid>
      <w:tr w:rsidR="003A22F9" w:rsidRPr="00783499" w14:paraId="685A936E" w14:textId="77777777" w:rsidTr="0087181B">
        <w:trPr>
          <w:trHeight w:val="330"/>
        </w:trPr>
        <w:tc>
          <w:tcPr>
            <w:tcW w:w="0" w:type="auto"/>
            <w:gridSpan w:val="7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10431" w14:textId="53EE4250" w:rsidR="003A22F9" w:rsidRPr="00C46310" w:rsidRDefault="00494633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</w:pPr>
            <w:bookmarkStart w:id="3" w:name="RANGE!C3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lastRenderedPageBreak/>
              <w:t>Table 3</w:t>
            </w:r>
            <w:r w:rsidR="003A22F9" w:rsidRPr="00C4631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/>
              </w:rPr>
              <w:t xml:space="preserve">. </w:t>
            </w:r>
            <w:r w:rsidR="003A22F9" w:rsidRPr="00103162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Association between IgM anti-PC and CLL in the nested case-control study</w:t>
            </w:r>
            <w:bookmarkEnd w:id="3"/>
          </w:p>
        </w:tc>
      </w:tr>
      <w:tr w:rsidR="009562B1" w:rsidRPr="00AE687C" w14:paraId="6D71B594" w14:textId="77777777" w:rsidTr="0087181B">
        <w:trPr>
          <w:trHeight w:val="31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6D5AC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02B35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676AE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3D6A9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F0F59" w14:textId="52284FE3" w:rsidR="003A22F9" w:rsidRPr="00AE687C" w:rsidRDefault="00CA34E4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Raw value</w:t>
            </w:r>
            <w:r w:rsidR="003A22F9"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 (U/ml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CB021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DEA48" w14:textId="26989827" w:rsidR="003A22F9" w:rsidRPr="00AE687C" w:rsidRDefault="0022699B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Normalized</w:t>
            </w:r>
            <w:r w:rsidR="00CA34E4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 value</w:t>
            </w:r>
            <w:r w:rsidR="003A22F9"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 </w:t>
            </w:r>
          </w:p>
        </w:tc>
      </w:tr>
      <w:tr w:rsidR="009562B1" w:rsidRPr="00AE687C" w14:paraId="7EDE880D" w14:textId="77777777" w:rsidTr="0087181B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FDE69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All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42E80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89B80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23D6B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AE30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.72 (25.33-83.45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43D04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58224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0±0.99</w:t>
            </w:r>
          </w:p>
        </w:tc>
      </w:tr>
      <w:tr w:rsidR="009562B1" w:rsidRPr="00AE687C" w14:paraId="25FB6B61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1646EB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AB8A4E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E57926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658418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8945AA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426666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5F102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3A22F9" w:rsidRPr="00AE687C" w14:paraId="49B62F77" w14:textId="77777777" w:rsidTr="00403808">
        <w:trPr>
          <w:trHeight w:val="300"/>
        </w:trPr>
        <w:tc>
          <w:tcPr>
            <w:tcW w:w="0" w:type="auto"/>
            <w:gridSpan w:val="7"/>
            <w:shd w:val="clear" w:color="auto" w:fill="auto"/>
            <w:noWrap/>
            <w:vAlign w:val="center"/>
            <w:hideMark/>
          </w:tcPr>
          <w:p w14:paraId="39533F75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t-test </w:t>
            </w:r>
          </w:p>
        </w:tc>
      </w:tr>
      <w:tr w:rsidR="009562B1" w:rsidRPr="003360DF" w14:paraId="5CD79E13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47B867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CLL cas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7A2EE4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65DB30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968BBE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7BC08E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.35 (18.68-69.7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96DAD5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55EFA6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38±1.11</w:t>
            </w:r>
          </w:p>
        </w:tc>
      </w:tr>
      <w:tr w:rsidR="009562B1" w:rsidRPr="003360DF" w14:paraId="3F919F01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D838E2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Matched control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0B2B37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85B32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368E4D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AFDDD1D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.30 (30.32-87.06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1883C4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83D510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0.13±0.92</w:t>
            </w:r>
          </w:p>
        </w:tc>
      </w:tr>
      <w:tr w:rsidR="009562B1" w:rsidRPr="003360DF" w14:paraId="4340F5E6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8DBB2F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P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52E166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9DF267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C6925EC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E093AC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8DE528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09D07CD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015</w:t>
            </w:r>
          </w:p>
        </w:tc>
      </w:tr>
      <w:tr w:rsidR="009562B1" w:rsidRPr="003360DF" w14:paraId="7CAC69F2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265BC3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09B0E33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77C8382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ECDE8EB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6D5F4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ED13D0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1DF77E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val="en-US"/>
              </w:rPr>
            </w:pPr>
          </w:p>
        </w:tc>
      </w:tr>
      <w:tr w:rsidR="009562B1" w:rsidRPr="00AE687C" w14:paraId="48522477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696C8F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CLL prevalent cas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076AFB2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3F225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156C47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1E79F43" w14:textId="18E5846C" w:rsidR="003A22F9" w:rsidRPr="00AE687C" w:rsidRDefault="00B85FC0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.29 (</w:t>
            </w:r>
            <w:r w:rsidR="003A22F9"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.29-29.53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D57B0B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DE4D8F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1.12±1.10</w:t>
            </w:r>
          </w:p>
        </w:tc>
      </w:tr>
      <w:tr w:rsidR="009562B1" w:rsidRPr="00AE687C" w14:paraId="6D61134D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4DC7F2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Matched control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FC49CF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A85B33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BF7491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9E7ABA1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.20 (38.04-74.36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B007DE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2ABB51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0.12±0.90</w:t>
            </w:r>
          </w:p>
        </w:tc>
      </w:tr>
      <w:tr w:rsidR="009562B1" w:rsidRPr="00AE687C" w14:paraId="6F213F03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2E5AFF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P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65C360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051270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A14759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3B1A6C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7142BB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19BAD4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0.006</w:t>
            </w:r>
          </w:p>
        </w:tc>
      </w:tr>
      <w:tr w:rsidR="009562B1" w:rsidRPr="00AE687C" w14:paraId="4BF0AE19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7B5AC9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56C53C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D95E12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FAB920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9CB945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7C7232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935B1BE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val="en-US"/>
              </w:rPr>
            </w:pPr>
          </w:p>
        </w:tc>
      </w:tr>
      <w:tr w:rsidR="009562B1" w:rsidRPr="00AE687C" w14:paraId="59B600CC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53DA62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CLL incident cas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EDD19F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8F8984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9B751A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E852B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.73 (18.86-88.5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BA2274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C88C29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15±1.04</w:t>
            </w:r>
          </w:p>
        </w:tc>
      </w:tr>
      <w:tr w:rsidR="009562B1" w:rsidRPr="00AE687C" w14:paraId="71ABF5F4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6496E46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Matched control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1836F1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00884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578E5A3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0E498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.74 (27.67-91.26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277311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7647C4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0.13±0.93</w:t>
            </w:r>
          </w:p>
        </w:tc>
      </w:tr>
      <w:tr w:rsidR="009562B1" w:rsidRPr="00AE687C" w14:paraId="25CC9891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D0783FB" w14:textId="77777777" w:rsidR="003A22F9" w:rsidRPr="00AE687C" w:rsidRDefault="003A22F9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P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5F1537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BDC182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0B592F6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D3AF13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F03F3A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B646F3" w14:textId="77777777" w:rsidR="003A22F9" w:rsidRPr="00AE687C" w:rsidRDefault="003A22F9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227</w:t>
            </w:r>
          </w:p>
        </w:tc>
      </w:tr>
      <w:tr w:rsidR="009562B1" w:rsidRPr="00AE687C" w14:paraId="1CDB5A84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</w:tcPr>
          <w:p w14:paraId="4ED57575" w14:textId="77777777" w:rsidR="00994B7B" w:rsidRPr="00AE687C" w:rsidRDefault="00994B7B" w:rsidP="00403808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E07DB8C" w14:textId="77777777" w:rsidR="00994B7B" w:rsidRPr="00AE687C" w:rsidRDefault="00994B7B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E7E8617" w14:textId="77777777" w:rsidR="00994B7B" w:rsidRPr="00AE687C" w:rsidRDefault="00994B7B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6EB007E" w14:textId="77777777" w:rsidR="00994B7B" w:rsidRPr="00AE687C" w:rsidRDefault="00994B7B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07E96F9" w14:textId="77777777" w:rsidR="00994B7B" w:rsidRPr="00AE687C" w:rsidRDefault="00994B7B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372A6F3" w14:textId="77777777" w:rsidR="00994B7B" w:rsidRPr="00AE687C" w:rsidRDefault="00994B7B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07B7F9D" w14:textId="77777777" w:rsidR="00994B7B" w:rsidRPr="00AE687C" w:rsidRDefault="00994B7B" w:rsidP="0040380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9562B1" w:rsidRPr="00994B7B" w14:paraId="4721A73F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</w:tcPr>
          <w:p w14:paraId="3D2A16A2" w14:textId="7C48C632" w:rsidR="00994B7B" w:rsidRPr="00735719" w:rsidRDefault="00994B7B" w:rsidP="00994B7B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CLL incident cases (&gt;5 years)</w:t>
            </w:r>
            <w:r w:rsidR="009562B1" w:rsidRPr="00735719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*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2B3292F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E3FABDD" w14:textId="5FC640DA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BB13B89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945F986" w14:textId="6640D6E5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.77 (18.86-144.23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C823BCE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B3D3B89" w14:textId="597A4571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0.18±1.09</w:t>
            </w:r>
          </w:p>
        </w:tc>
      </w:tr>
      <w:tr w:rsidR="009562B1" w:rsidRPr="00994B7B" w14:paraId="58DDD5B5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</w:tcPr>
          <w:p w14:paraId="40A62C73" w14:textId="285D7BC5" w:rsidR="00994B7B" w:rsidRPr="00735719" w:rsidRDefault="00994B7B" w:rsidP="00994B7B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Matched controls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2040C4C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0589541" w14:textId="377687F5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162A9B1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114C54A" w14:textId="7B00C40A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.72 (27.67-69.25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4E1877E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B17BDEB" w14:textId="3AC8C2B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0.05±0.84</w:t>
            </w:r>
          </w:p>
        </w:tc>
      </w:tr>
      <w:tr w:rsidR="009562B1" w:rsidRPr="00994B7B" w14:paraId="31DA066E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</w:tcPr>
          <w:p w14:paraId="5B63C248" w14:textId="2CF1D089" w:rsidR="00994B7B" w:rsidRPr="00735719" w:rsidRDefault="00994B7B" w:rsidP="00994B7B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 xml:space="preserve">P 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D212DA8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CE15648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BB7D03E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5BC83F6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C1F3900" w14:textId="77777777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4DA9D86" w14:textId="00169289" w:rsidR="00994B7B" w:rsidRPr="00735719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7357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71</w:t>
            </w:r>
          </w:p>
        </w:tc>
      </w:tr>
      <w:tr w:rsidR="009562B1" w:rsidRPr="00994B7B" w14:paraId="1EA26FA7" w14:textId="77777777" w:rsidTr="00403808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</w:tcPr>
          <w:p w14:paraId="3505C6AC" w14:textId="77777777" w:rsidR="00994B7B" w:rsidRPr="00AE687C" w:rsidRDefault="00994B7B" w:rsidP="00994B7B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9A396B7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3D9C957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50DE6CB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15BF1EE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F5D1ECA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272F15D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  <w:tr w:rsidR="00994B7B" w:rsidRPr="00783499" w14:paraId="76769072" w14:textId="77777777" w:rsidTr="00403808">
        <w:trPr>
          <w:trHeight w:val="300"/>
        </w:trPr>
        <w:tc>
          <w:tcPr>
            <w:tcW w:w="0" w:type="auto"/>
            <w:gridSpan w:val="7"/>
            <w:shd w:val="clear" w:color="auto" w:fill="auto"/>
            <w:noWrap/>
            <w:vAlign w:val="center"/>
            <w:hideMark/>
          </w:tcPr>
          <w:p w14:paraId="5E7CD7FB" w14:textId="37053CE9" w:rsidR="00994B7B" w:rsidRPr="00AE687C" w:rsidRDefault="00994B7B" w:rsidP="00994B7B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Stratified Cox proportional hazards model (CLL incident cases and matched controls)</w:t>
            </w:r>
          </w:p>
        </w:tc>
      </w:tr>
      <w:tr w:rsidR="009562B1" w:rsidRPr="00AE687C" w14:paraId="73607077" w14:textId="77777777" w:rsidTr="0087181B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</w:tcPr>
          <w:p w14:paraId="3D906491" w14:textId="77777777" w:rsidR="00994B7B" w:rsidRPr="00AE687C" w:rsidRDefault="00994B7B" w:rsidP="00994B7B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Hazard ratio (95% CI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76EF1F4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 w:val="restart"/>
            <w:shd w:val="clear" w:color="auto" w:fill="auto"/>
            <w:noWrap/>
            <w:vAlign w:val="center"/>
          </w:tcPr>
          <w:p w14:paraId="26451155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92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2B6AEBD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55A5FB9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00 (0.99-1.01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7173EF5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1D7157F" w14:textId="74B4BCCB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7</w:t>
            </w:r>
            <w:r w:rsidR="00E071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0.4</w:t>
            </w:r>
            <w:r w:rsidR="00E071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-1.</w:t>
            </w:r>
            <w:r w:rsidR="00E071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9562B1" w:rsidRPr="00AE687C" w14:paraId="262FD5D6" w14:textId="77777777" w:rsidTr="0087181B">
        <w:trPr>
          <w:trHeight w:val="315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7826F" w14:textId="77777777" w:rsidR="00994B7B" w:rsidRPr="00AE687C" w:rsidRDefault="00994B7B" w:rsidP="00994B7B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3CA3E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29844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8708B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290D6" w14:textId="512C0B8D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4</w:t>
            </w:r>
            <w:r w:rsidR="00E071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B43D2" w14:textId="77777777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5C693" w14:textId="4311A03E" w:rsidR="00994B7B" w:rsidRPr="00AE687C" w:rsidRDefault="00994B7B" w:rsidP="00994B7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E68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</w:t>
            </w:r>
            <w:r w:rsidR="00E0710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4</w:t>
            </w:r>
          </w:p>
        </w:tc>
      </w:tr>
      <w:tr w:rsidR="00994B7B" w:rsidRPr="00783499" w14:paraId="5AD850CD" w14:textId="77777777" w:rsidTr="0087181B">
        <w:trPr>
          <w:trHeight w:val="300"/>
        </w:trPr>
        <w:tc>
          <w:tcPr>
            <w:tcW w:w="0" w:type="auto"/>
            <w:gridSpan w:val="7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D68B3" w14:textId="22B904E0" w:rsidR="00274A04" w:rsidRDefault="00994B7B" w:rsidP="00A050E3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</w:pP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Nes</w:t>
            </w:r>
            <w:r w:rsidR="00945737"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ted case-control study includes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three age- and sex- matched controls for each CLL case. The distribution of raw </w:t>
            </w:r>
            <w:r w:rsidR="008D412D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IgM anti-PC value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</w:t>
            </w:r>
            <w:r w:rsidR="00945737"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is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skewed, so median (interquartile range, </w:t>
            </w:r>
            <w:r w:rsidR="0056442E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the 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25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vertAlign w:val="superscript"/>
                <w:lang w:val="en-US"/>
              </w:rPr>
              <w:t>th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percentile – 75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vertAlign w:val="superscript"/>
                <w:lang w:val="en-US"/>
              </w:rPr>
              <w:t>th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percentile) </w:t>
            </w:r>
            <w:r w:rsidR="00945737"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is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used to describe the distribution. Mean ± standard deviation </w:t>
            </w:r>
            <w:r w:rsidR="00945737"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is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used to describe the distribution of rank order normalized values of IgM anti-PC. Follow-up time </w:t>
            </w:r>
            <w:r w:rsidR="00D9137C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are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the years between dates of blood sampling and </w:t>
            </w:r>
            <w:r w:rsidR="00A050E3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first CLL </w:t>
            </w:r>
            <w:r w:rsidR="006B4DC5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diagnosis. 95%CI,</w:t>
            </w:r>
            <w:r w:rsidRPr="00945737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95% confidence interval.</w:t>
            </w:r>
            <w:r w:rsidR="00B85FC0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 </w:t>
            </w:r>
          </w:p>
          <w:p w14:paraId="50AAB74A" w14:textId="4301B431" w:rsidR="00994B7B" w:rsidRDefault="00B85FC0" w:rsidP="00A050E3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*O</w:t>
            </w:r>
            <w:r w:rsidR="009562B1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nly cases with more than five years between sampling and diagnosis </w:t>
            </w:r>
            <w:r w:rsidR="002E45EC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 xml:space="preserve">are </w:t>
            </w:r>
            <w:r w:rsidR="009562B1">
              <w:rPr>
                <w:rFonts w:ascii="Times New Roman" w:eastAsia="Times New Roman" w:hAnsi="Times New Roman" w:cs="Times New Roman"/>
                <w:color w:val="000000"/>
                <w:szCs w:val="24"/>
                <w:lang w:val="en-US"/>
              </w:rPr>
              <w:t>included.</w:t>
            </w:r>
          </w:p>
          <w:p w14:paraId="142B43E4" w14:textId="77F016E1" w:rsidR="00274A04" w:rsidRPr="00B27F71" w:rsidRDefault="00274A04" w:rsidP="00A050E3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</w:tr>
    </w:tbl>
    <w:p w14:paraId="6828EE56" w14:textId="29B84CA3" w:rsidR="00C927EF" w:rsidRPr="00B27F71" w:rsidRDefault="00C927EF" w:rsidP="003C139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27F71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054C49CA" w14:textId="77777777" w:rsidR="00C927EF" w:rsidRPr="00B27F71" w:rsidRDefault="00C927EF" w:rsidP="003C139F">
      <w:pPr>
        <w:spacing w:after="0" w:line="480" w:lineRule="auto"/>
        <w:rPr>
          <w:rFonts w:ascii="Times New Roman" w:hAnsi="Times New Roman" w:cs="Times New Roman"/>
          <w:b/>
          <w:color w:val="2A2A2A"/>
          <w:sz w:val="24"/>
          <w:szCs w:val="24"/>
          <w:shd w:val="clear" w:color="auto" w:fill="FFFFFF"/>
        </w:rPr>
      </w:pPr>
      <w:r w:rsidRPr="00B27F71">
        <w:rPr>
          <w:rFonts w:ascii="Times New Roman" w:hAnsi="Times New Roman" w:cs="Times New Roman"/>
          <w:b/>
          <w:color w:val="2A2A2A"/>
          <w:sz w:val="24"/>
          <w:szCs w:val="24"/>
          <w:shd w:val="clear" w:color="auto" w:fill="FFFFFF"/>
        </w:rPr>
        <w:lastRenderedPageBreak/>
        <w:t>Abbreviations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94"/>
        <w:gridCol w:w="7318"/>
      </w:tblGrid>
      <w:tr w:rsidR="00006779" w:rsidRPr="00B27F71" w14:paraId="70AABA4F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5B97C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IP-seq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9C156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omatin immunoprecipitation-sequencing</w:t>
            </w:r>
          </w:p>
        </w:tc>
      </w:tr>
      <w:tr w:rsidR="00006779" w:rsidRPr="00B27F71" w14:paraId="48CE100A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A6022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L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6E6B8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hronic lymphocytic leukemia </w:t>
            </w:r>
          </w:p>
        </w:tc>
      </w:tr>
      <w:tr w:rsidR="00006779" w:rsidRPr="00B27F71" w14:paraId="2C3E22CF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A1864" w14:textId="63C5C34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Nase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6761D" w14:textId="451689E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oxyribonuclease</w:t>
            </w:r>
          </w:p>
        </w:tc>
      </w:tr>
      <w:tr w:rsidR="00006779" w:rsidRPr="00B27F71" w14:paraId="5AA39F5B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A24BB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CODE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00959" w14:textId="2842F262" w:rsidR="00006779" w:rsidRPr="00B27F71" w:rsidRDefault="00FF3087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cyclopedia of DNA E</w:t>
            </w:r>
            <w:r w:rsidR="00006779"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ments</w:t>
            </w:r>
          </w:p>
        </w:tc>
      </w:tr>
      <w:tr w:rsidR="00006779" w:rsidRPr="00B27F71" w14:paraId="3301479E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541D8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MO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BE8DC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ind Individual Motif Occurrences </w:t>
            </w:r>
          </w:p>
        </w:tc>
      </w:tr>
      <w:tr w:rsidR="00006779" w:rsidRPr="00B27F71" w14:paraId="61C23A64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55070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RAMD1B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BC2EF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RAM domain containing 1B </w:t>
            </w:r>
          </w:p>
        </w:tc>
      </w:tr>
      <w:tr w:rsidR="00006779" w:rsidRPr="00B27F71" w14:paraId="582D9DCC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6F9EC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WAS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ECCA6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enome-wide association study </w:t>
            </w:r>
          </w:p>
        </w:tc>
      </w:tr>
      <w:tr w:rsidR="00006779" w:rsidRPr="00B27F71" w14:paraId="6AB2B9D7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B7C5D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3K4Me1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EF325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nomethylated histone H3 lysine 4</w:t>
            </w:r>
          </w:p>
        </w:tc>
      </w:tr>
      <w:tr w:rsidR="00006779" w:rsidRPr="00B27F71" w14:paraId="368F8DB5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0606B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BD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FD79D" w14:textId="18A95E14" w:rsidR="00006779" w:rsidRPr="00B27F71" w:rsidRDefault="00656284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</w:t>
            </w:r>
            <w:r w:rsidR="00006779"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entity-by-descent </w:t>
            </w:r>
          </w:p>
        </w:tc>
      </w:tr>
      <w:tr w:rsidR="00006779" w:rsidRPr="00B27F71" w14:paraId="189AA120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C3358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D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A8198" w14:textId="51FC70E7" w:rsidR="00006779" w:rsidRPr="00B27F71" w:rsidRDefault="00656284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</w:t>
            </w:r>
            <w:r w:rsidR="00006779"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ternational classification of diseases </w:t>
            </w:r>
          </w:p>
        </w:tc>
      </w:tr>
      <w:tr w:rsidR="00006779" w:rsidRPr="00B27F71" w14:paraId="13D372AE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41AAB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gM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00E5B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mmunoglobulin M</w:t>
            </w:r>
          </w:p>
        </w:tc>
      </w:tr>
      <w:tr w:rsidR="00006779" w:rsidRPr="00B27F71" w14:paraId="557612E7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34AD6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D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AD479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nkage disequilibrium</w:t>
            </w:r>
          </w:p>
        </w:tc>
      </w:tr>
      <w:tr w:rsidR="00006779" w:rsidRPr="00B27F71" w14:paraId="5F7A7E4A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005CE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xLDL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B7A2A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Oxidized low-density lipoprotein </w:t>
            </w:r>
          </w:p>
        </w:tc>
      </w:tr>
      <w:tr w:rsidR="00006779" w:rsidRPr="00B27F71" w14:paraId="72D62AA0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BBF56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C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83A01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hosphorylcholine  </w:t>
            </w:r>
          </w:p>
        </w:tc>
      </w:tr>
      <w:tr w:rsidR="00006779" w:rsidRPr="00B27F71" w14:paraId="769E58B7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E3C68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S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01410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ygenic risk score</w:t>
            </w:r>
          </w:p>
        </w:tc>
      </w:tr>
      <w:tr w:rsidR="00006779" w:rsidRPr="00B27F71" w14:paraId="72F8A18B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E5972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NX3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A32B9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unt-related transcription factor 3 </w:t>
            </w:r>
          </w:p>
        </w:tc>
      </w:tr>
      <w:tr w:rsidR="00006779" w:rsidRPr="00B27F71" w14:paraId="0F3A324B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A567E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5097F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ndard deviation</w:t>
            </w:r>
          </w:p>
        </w:tc>
      </w:tr>
      <w:tr w:rsidR="00006779" w:rsidRPr="00B27F71" w14:paraId="5AD49D19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822F7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NP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22EA7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ngle nucleotide polymorphism</w:t>
            </w:r>
          </w:p>
        </w:tc>
      </w:tr>
      <w:tr w:rsidR="00006779" w:rsidRPr="00B27F71" w14:paraId="794B4DFB" w14:textId="77777777" w:rsidTr="00006779">
        <w:trPr>
          <w:trHeight w:val="300"/>
        </w:trPr>
        <w:tc>
          <w:tcPr>
            <w:tcW w:w="10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BBF85" w14:textId="77777777" w:rsidR="00006779" w:rsidRPr="00B27F71" w:rsidRDefault="00006779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F</w:t>
            </w:r>
          </w:p>
        </w:tc>
        <w:tc>
          <w:tcPr>
            <w:tcW w:w="39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F1952" w14:textId="31C9A663" w:rsidR="00006779" w:rsidRPr="00B27F71" w:rsidRDefault="00656284" w:rsidP="003C139F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27F7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cription factor</w:t>
            </w:r>
          </w:p>
        </w:tc>
      </w:tr>
    </w:tbl>
    <w:p w14:paraId="5AB7771D" w14:textId="5AC4674B" w:rsidR="00C927EF" w:rsidRPr="00B27F71" w:rsidRDefault="001E68A2" w:rsidP="003C139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</w:instrTex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927EF" w:rsidRPr="00B27F71" w:rsidSect="00787CA0">
      <w:footerReference w:type="default" r:id="rId2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8CA280F" w14:textId="77777777" w:rsidR="00ED4DEF" w:rsidRDefault="00ED4DEF">
      <w:pPr>
        <w:spacing w:after="0" w:line="240" w:lineRule="auto"/>
      </w:pPr>
      <w:r>
        <w:separator/>
      </w:r>
    </w:p>
  </w:endnote>
  <w:endnote w:type="continuationSeparator" w:id="0">
    <w:p w14:paraId="0CC1D797" w14:textId="77777777" w:rsidR="00ED4DEF" w:rsidRDefault="00ED4D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38300424"/>
      <w:docPartObj>
        <w:docPartGallery w:val="Page Numbers (Bottom of Page)"/>
        <w:docPartUnique/>
      </w:docPartObj>
    </w:sdtPr>
    <w:sdtEndPr/>
    <w:sdtContent>
      <w:p w14:paraId="408D07F2" w14:textId="1473C2EB" w:rsidR="00ED4DEF" w:rsidRDefault="00ED4DEF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D4A66">
          <w:rPr>
            <w:noProof/>
          </w:rPr>
          <w:t>24</w:t>
        </w:r>
        <w:r>
          <w:fldChar w:fldCharType="end"/>
        </w:r>
      </w:p>
    </w:sdtContent>
  </w:sdt>
  <w:p w14:paraId="7D769DF6" w14:textId="77777777" w:rsidR="00ED4DEF" w:rsidRDefault="00ED4D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F7D1C92" w14:textId="77777777" w:rsidR="00ED4DEF" w:rsidRDefault="00ED4DEF">
      <w:pPr>
        <w:spacing w:after="0" w:line="240" w:lineRule="auto"/>
      </w:pPr>
      <w:r>
        <w:separator/>
      </w:r>
    </w:p>
  </w:footnote>
  <w:footnote w:type="continuationSeparator" w:id="0">
    <w:p w14:paraId="3B3201AF" w14:textId="77777777" w:rsidR="00ED4DEF" w:rsidRDefault="00ED4D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B7357D"/>
    <w:multiLevelType w:val="hybridMultilevel"/>
    <w:tmpl w:val="5F00F0A6"/>
    <w:lvl w:ilvl="0" w:tplc="041D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2CD05BF7"/>
    <w:multiLevelType w:val="hybridMultilevel"/>
    <w:tmpl w:val="BB764BB0"/>
    <w:lvl w:ilvl="0" w:tplc="9E98D2DC">
      <w:start w:val="1"/>
      <w:numFmt w:val="upperLetter"/>
      <w:lvlText w:val="(%1)"/>
      <w:lvlJc w:val="left"/>
      <w:pPr>
        <w:ind w:left="750" w:hanging="39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5280F4A"/>
    <w:multiLevelType w:val="multilevel"/>
    <w:tmpl w:val="75022A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4D32C25"/>
    <w:multiLevelType w:val="multilevel"/>
    <w:tmpl w:val="6518C9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6812CB0"/>
    <w:multiLevelType w:val="multilevel"/>
    <w:tmpl w:val="148819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0570056"/>
    <w:multiLevelType w:val="multilevel"/>
    <w:tmpl w:val="25FC85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2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uman Mol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tp5edv9pdaw0eaxpdx9fsms0s5tawx2rpx&quot;&gt;antiPC_GWAS&lt;record-ids&gt;&lt;item&gt;1&lt;/item&gt;&lt;item&gt;2&lt;/item&gt;&lt;item&gt;3&lt;/item&gt;&lt;item&gt;4&lt;/item&gt;&lt;item&gt;5&lt;/item&gt;&lt;item&gt;6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7&lt;/item&gt;&lt;item&gt;29&lt;/item&gt;&lt;item&gt;30&lt;/item&gt;&lt;item&gt;31&lt;/item&gt;&lt;item&gt;32&lt;/item&gt;&lt;item&gt;33&lt;/item&gt;&lt;item&gt;34&lt;/item&gt;&lt;item&gt;39&lt;/item&gt;&lt;item&gt;40&lt;/item&gt;&lt;item&gt;41&lt;/item&gt;&lt;item&gt;42&lt;/item&gt;&lt;item&gt;43&lt;/item&gt;&lt;item&gt;44&lt;/item&gt;&lt;item&gt;46&lt;/item&gt;&lt;item&gt;51&lt;/item&gt;&lt;item&gt;60&lt;/item&gt;&lt;item&gt;178&lt;/item&gt;&lt;item&gt;179&lt;/item&gt;&lt;/record-ids&gt;&lt;/item&gt;&lt;/Libraries&gt;"/>
  </w:docVars>
  <w:rsids>
    <w:rsidRoot w:val="00C927EF"/>
    <w:rsid w:val="0000149C"/>
    <w:rsid w:val="000023EC"/>
    <w:rsid w:val="00004626"/>
    <w:rsid w:val="00005979"/>
    <w:rsid w:val="00006779"/>
    <w:rsid w:val="000067AA"/>
    <w:rsid w:val="00006C7C"/>
    <w:rsid w:val="00007407"/>
    <w:rsid w:val="00007EA9"/>
    <w:rsid w:val="0001235B"/>
    <w:rsid w:val="00013C51"/>
    <w:rsid w:val="00013CF2"/>
    <w:rsid w:val="00014779"/>
    <w:rsid w:val="0001495D"/>
    <w:rsid w:val="0001508C"/>
    <w:rsid w:val="00016A58"/>
    <w:rsid w:val="00020540"/>
    <w:rsid w:val="0002133E"/>
    <w:rsid w:val="00021E04"/>
    <w:rsid w:val="00024EE7"/>
    <w:rsid w:val="000250A6"/>
    <w:rsid w:val="00027163"/>
    <w:rsid w:val="0003119A"/>
    <w:rsid w:val="00032242"/>
    <w:rsid w:val="00032336"/>
    <w:rsid w:val="000354FE"/>
    <w:rsid w:val="000373D3"/>
    <w:rsid w:val="00041C2E"/>
    <w:rsid w:val="00046337"/>
    <w:rsid w:val="00046DB8"/>
    <w:rsid w:val="00051103"/>
    <w:rsid w:val="00051C8A"/>
    <w:rsid w:val="000523AD"/>
    <w:rsid w:val="00055DFC"/>
    <w:rsid w:val="00057BA4"/>
    <w:rsid w:val="00060F29"/>
    <w:rsid w:val="00061A21"/>
    <w:rsid w:val="000626A2"/>
    <w:rsid w:val="000626E0"/>
    <w:rsid w:val="00063C41"/>
    <w:rsid w:val="000641B1"/>
    <w:rsid w:val="0006510C"/>
    <w:rsid w:val="00066089"/>
    <w:rsid w:val="00067A89"/>
    <w:rsid w:val="0007090B"/>
    <w:rsid w:val="00071459"/>
    <w:rsid w:val="00073ADB"/>
    <w:rsid w:val="000779D2"/>
    <w:rsid w:val="00077A11"/>
    <w:rsid w:val="00077C85"/>
    <w:rsid w:val="00082509"/>
    <w:rsid w:val="000831C5"/>
    <w:rsid w:val="000853E0"/>
    <w:rsid w:val="00087180"/>
    <w:rsid w:val="00090880"/>
    <w:rsid w:val="00090D34"/>
    <w:rsid w:val="00090F7F"/>
    <w:rsid w:val="00091334"/>
    <w:rsid w:val="00095341"/>
    <w:rsid w:val="00096DA9"/>
    <w:rsid w:val="00096F08"/>
    <w:rsid w:val="000971F0"/>
    <w:rsid w:val="00097945"/>
    <w:rsid w:val="000A125F"/>
    <w:rsid w:val="000A1EEF"/>
    <w:rsid w:val="000A2FDE"/>
    <w:rsid w:val="000A3061"/>
    <w:rsid w:val="000A3204"/>
    <w:rsid w:val="000A5D4B"/>
    <w:rsid w:val="000A6793"/>
    <w:rsid w:val="000A6B29"/>
    <w:rsid w:val="000A77F1"/>
    <w:rsid w:val="000A7940"/>
    <w:rsid w:val="000B0F45"/>
    <w:rsid w:val="000B145C"/>
    <w:rsid w:val="000B19F2"/>
    <w:rsid w:val="000B442E"/>
    <w:rsid w:val="000B5691"/>
    <w:rsid w:val="000B5E5C"/>
    <w:rsid w:val="000B7050"/>
    <w:rsid w:val="000C1A94"/>
    <w:rsid w:val="000C23FE"/>
    <w:rsid w:val="000C2751"/>
    <w:rsid w:val="000C2754"/>
    <w:rsid w:val="000C2E27"/>
    <w:rsid w:val="000C3516"/>
    <w:rsid w:val="000C381D"/>
    <w:rsid w:val="000C4C73"/>
    <w:rsid w:val="000C4F65"/>
    <w:rsid w:val="000C6D40"/>
    <w:rsid w:val="000C6E01"/>
    <w:rsid w:val="000C7EB1"/>
    <w:rsid w:val="000D0E83"/>
    <w:rsid w:val="000D28D7"/>
    <w:rsid w:val="000D2C9F"/>
    <w:rsid w:val="000D302B"/>
    <w:rsid w:val="000D3CEC"/>
    <w:rsid w:val="000D5A7B"/>
    <w:rsid w:val="000E32F0"/>
    <w:rsid w:val="000E52F3"/>
    <w:rsid w:val="000E5310"/>
    <w:rsid w:val="000E59A0"/>
    <w:rsid w:val="000E73A7"/>
    <w:rsid w:val="000F1EF9"/>
    <w:rsid w:val="000F2996"/>
    <w:rsid w:val="000F3061"/>
    <w:rsid w:val="000F316F"/>
    <w:rsid w:val="000F354E"/>
    <w:rsid w:val="000F4715"/>
    <w:rsid w:val="000F51AB"/>
    <w:rsid w:val="000F5B9D"/>
    <w:rsid w:val="000F6B32"/>
    <w:rsid w:val="00103093"/>
    <w:rsid w:val="00103162"/>
    <w:rsid w:val="00104920"/>
    <w:rsid w:val="00105368"/>
    <w:rsid w:val="00105BE8"/>
    <w:rsid w:val="001064D8"/>
    <w:rsid w:val="00106612"/>
    <w:rsid w:val="00107D1F"/>
    <w:rsid w:val="0011075F"/>
    <w:rsid w:val="00111C2C"/>
    <w:rsid w:val="0011429F"/>
    <w:rsid w:val="001166FC"/>
    <w:rsid w:val="001176D4"/>
    <w:rsid w:val="00120F37"/>
    <w:rsid w:val="001226F1"/>
    <w:rsid w:val="00124DE7"/>
    <w:rsid w:val="00125012"/>
    <w:rsid w:val="00125D81"/>
    <w:rsid w:val="00126277"/>
    <w:rsid w:val="00131021"/>
    <w:rsid w:val="0013117C"/>
    <w:rsid w:val="0013151C"/>
    <w:rsid w:val="0013360F"/>
    <w:rsid w:val="00137E4B"/>
    <w:rsid w:val="00140221"/>
    <w:rsid w:val="00144777"/>
    <w:rsid w:val="00144ABC"/>
    <w:rsid w:val="001452E0"/>
    <w:rsid w:val="00145FD6"/>
    <w:rsid w:val="00146BEC"/>
    <w:rsid w:val="00146E62"/>
    <w:rsid w:val="0014773A"/>
    <w:rsid w:val="00150D9E"/>
    <w:rsid w:val="0015112A"/>
    <w:rsid w:val="0015128E"/>
    <w:rsid w:val="00152CD6"/>
    <w:rsid w:val="00156A36"/>
    <w:rsid w:val="00156B43"/>
    <w:rsid w:val="00157C1B"/>
    <w:rsid w:val="00160409"/>
    <w:rsid w:val="00161964"/>
    <w:rsid w:val="00161A5E"/>
    <w:rsid w:val="00161FA2"/>
    <w:rsid w:val="00162AC3"/>
    <w:rsid w:val="001654F2"/>
    <w:rsid w:val="00165EAD"/>
    <w:rsid w:val="001708BC"/>
    <w:rsid w:val="00170B6A"/>
    <w:rsid w:val="00172B48"/>
    <w:rsid w:val="001756A2"/>
    <w:rsid w:val="00176D70"/>
    <w:rsid w:val="00177E06"/>
    <w:rsid w:val="001814B5"/>
    <w:rsid w:val="001816C2"/>
    <w:rsid w:val="00181F59"/>
    <w:rsid w:val="00185EED"/>
    <w:rsid w:val="00187341"/>
    <w:rsid w:val="00187925"/>
    <w:rsid w:val="0019014F"/>
    <w:rsid w:val="00190744"/>
    <w:rsid w:val="001917D4"/>
    <w:rsid w:val="001934D3"/>
    <w:rsid w:val="0019495A"/>
    <w:rsid w:val="001958E0"/>
    <w:rsid w:val="001965E6"/>
    <w:rsid w:val="00196D2B"/>
    <w:rsid w:val="00197753"/>
    <w:rsid w:val="001A05E3"/>
    <w:rsid w:val="001A094E"/>
    <w:rsid w:val="001A1E57"/>
    <w:rsid w:val="001A42A2"/>
    <w:rsid w:val="001A7401"/>
    <w:rsid w:val="001A793F"/>
    <w:rsid w:val="001A7CA9"/>
    <w:rsid w:val="001B0293"/>
    <w:rsid w:val="001B1D05"/>
    <w:rsid w:val="001B2502"/>
    <w:rsid w:val="001B4C6B"/>
    <w:rsid w:val="001B5D56"/>
    <w:rsid w:val="001B69FA"/>
    <w:rsid w:val="001B7A63"/>
    <w:rsid w:val="001C01FD"/>
    <w:rsid w:val="001C5FB7"/>
    <w:rsid w:val="001C61DA"/>
    <w:rsid w:val="001C7E3E"/>
    <w:rsid w:val="001D13B8"/>
    <w:rsid w:val="001D2F09"/>
    <w:rsid w:val="001D528A"/>
    <w:rsid w:val="001D52B7"/>
    <w:rsid w:val="001D54AF"/>
    <w:rsid w:val="001D5713"/>
    <w:rsid w:val="001D5809"/>
    <w:rsid w:val="001D6D8C"/>
    <w:rsid w:val="001E1AEF"/>
    <w:rsid w:val="001E1D27"/>
    <w:rsid w:val="001E2A46"/>
    <w:rsid w:val="001E4B99"/>
    <w:rsid w:val="001E68A2"/>
    <w:rsid w:val="001E7534"/>
    <w:rsid w:val="001E7935"/>
    <w:rsid w:val="001F05B4"/>
    <w:rsid w:val="001F14A6"/>
    <w:rsid w:val="001F2AC3"/>
    <w:rsid w:val="001F2BCD"/>
    <w:rsid w:val="001F2C4E"/>
    <w:rsid w:val="001F5692"/>
    <w:rsid w:val="001F664C"/>
    <w:rsid w:val="001F682F"/>
    <w:rsid w:val="00201A2F"/>
    <w:rsid w:val="00202502"/>
    <w:rsid w:val="00203C36"/>
    <w:rsid w:val="002054B1"/>
    <w:rsid w:val="0020594A"/>
    <w:rsid w:val="00206471"/>
    <w:rsid w:val="0020669F"/>
    <w:rsid w:val="00212562"/>
    <w:rsid w:val="0021373D"/>
    <w:rsid w:val="00214349"/>
    <w:rsid w:val="00215CBA"/>
    <w:rsid w:val="00216E4A"/>
    <w:rsid w:val="002178CC"/>
    <w:rsid w:val="002207D0"/>
    <w:rsid w:val="00222614"/>
    <w:rsid w:val="00225C3A"/>
    <w:rsid w:val="0022699B"/>
    <w:rsid w:val="00227DEC"/>
    <w:rsid w:val="0023076B"/>
    <w:rsid w:val="00230C56"/>
    <w:rsid w:val="00231092"/>
    <w:rsid w:val="00231DE9"/>
    <w:rsid w:val="0023256A"/>
    <w:rsid w:val="0023506A"/>
    <w:rsid w:val="00236E2C"/>
    <w:rsid w:val="002425C5"/>
    <w:rsid w:val="00244D92"/>
    <w:rsid w:val="002479AA"/>
    <w:rsid w:val="002503EE"/>
    <w:rsid w:val="00251BA9"/>
    <w:rsid w:val="002549EA"/>
    <w:rsid w:val="00260958"/>
    <w:rsid w:val="00262D4E"/>
    <w:rsid w:val="002639AA"/>
    <w:rsid w:val="00271A28"/>
    <w:rsid w:val="00271E52"/>
    <w:rsid w:val="00271EF4"/>
    <w:rsid w:val="0027447B"/>
    <w:rsid w:val="002744CB"/>
    <w:rsid w:val="00274A04"/>
    <w:rsid w:val="00276144"/>
    <w:rsid w:val="00276BA7"/>
    <w:rsid w:val="002805C3"/>
    <w:rsid w:val="00281DA3"/>
    <w:rsid w:val="00282BEE"/>
    <w:rsid w:val="00285C9A"/>
    <w:rsid w:val="00286040"/>
    <w:rsid w:val="002870B8"/>
    <w:rsid w:val="00290766"/>
    <w:rsid w:val="00290BA9"/>
    <w:rsid w:val="00290E14"/>
    <w:rsid w:val="00291DD8"/>
    <w:rsid w:val="002934C1"/>
    <w:rsid w:val="00294AF8"/>
    <w:rsid w:val="002950E1"/>
    <w:rsid w:val="0029540A"/>
    <w:rsid w:val="00296189"/>
    <w:rsid w:val="00296243"/>
    <w:rsid w:val="00297F73"/>
    <w:rsid w:val="002A0090"/>
    <w:rsid w:val="002A0B17"/>
    <w:rsid w:val="002A209F"/>
    <w:rsid w:val="002A236E"/>
    <w:rsid w:val="002A3BA4"/>
    <w:rsid w:val="002A484B"/>
    <w:rsid w:val="002B34FB"/>
    <w:rsid w:val="002B3BFB"/>
    <w:rsid w:val="002B563A"/>
    <w:rsid w:val="002B7AE9"/>
    <w:rsid w:val="002C0D53"/>
    <w:rsid w:val="002C10AF"/>
    <w:rsid w:val="002C1276"/>
    <w:rsid w:val="002C2708"/>
    <w:rsid w:val="002C3277"/>
    <w:rsid w:val="002C3583"/>
    <w:rsid w:val="002C3AAF"/>
    <w:rsid w:val="002C3C86"/>
    <w:rsid w:val="002C5C4A"/>
    <w:rsid w:val="002C695A"/>
    <w:rsid w:val="002C76AC"/>
    <w:rsid w:val="002D24EF"/>
    <w:rsid w:val="002D4806"/>
    <w:rsid w:val="002D4CDF"/>
    <w:rsid w:val="002D5252"/>
    <w:rsid w:val="002D6201"/>
    <w:rsid w:val="002D627C"/>
    <w:rsid w:val="002D7593"/>
    <w:rsid w:val="002E0ABA"/>
    <w:rsid w:val="002E45EC"/>
    <w:rsid w:val="002E6F2D"/>
    <w:rsid w:val="002E6F78"/>
    <w:rsid w:val="002F07D5"/>
    <w:rsid w:val="002F0F38"/>
    <w:rsid w:val="002F2583"/>
    <w:rsid w:val="002F2661"/>
    <w:rsid w:val="002F4498"/>
    <w:rsid w:val="002F6A2A"/>
    <w:rsid w:val="002F72C5"/>
    <w:rsid w:val="002F75B2"/>
    <w:rsid w:val="002F7F46"/>
    <w:rsid w:val="003017A3"/>
    <w:rsid w:val="0030245B"/>
    <w:rsid w:val="00304283"/>
    <w:rsid w:val="00304FDE"/>
    <w:rsid w:val="003055E6"/>
    <w:rsid w:val="00305D3A"/>
    <w:rsid w:val="00306FDE"/>
    <w:rsid w:val="00310B3B"/>
    <w:rsid w:val="00311444"/>
    <w:rsid w:val="00311C6B"/>
    <w:rsid w:val="00313F42"/>
    <w:rsid w:val="00314763"/>
    <w:rsid w:val="00315867"/>
    <w:rsid w:val="00316A9E"/>
    <w:rsid w:val="00317323"/>
    <w:rsid w:val="00320D26"/>
    <w:rsid w:val="0032177A"/>
    <w:rsid w:val="003230BB"/>
    <w:rsid w:val="003248DE"/>
    <w:rsid w:val="00326131"/>
    <w:rsid w:val="003305ED"/>
    <w:rsid w:val="00331C41"/>
    <w:rsid w:val="00333673"/>
    <w:rsid w:val="003341B9"/>
    <w:rsid w:val="003360DF"/>
    <w:rsid w:val="003401D7"/>
    <w:rsid w:val="00340870"/>
    <w:rsid w:val="003423F3"/>
    <w:rsid w:val="00343CA8"/>
    <w:rsid w:val="00345B76"/>
    <w:rsid w:val="00347F08"/>
    <w:rsid w:val="0035050C"/>
    <w:rsid w:val="00351D10"/>
    <w:rsid w:val="0035295D"/>
    <w:rsid w:val="0035405C"/>
    <w:rsid w:val="003543C3"/>
    <w:rsid w:val="003544E4"/>
    <w:rsid w:val="003548C2"/>
    <w:rsid w:val="00355691"/>
    <w:rsid w:val="00355D17"/>
    <w:rsid w:val="00357193"/>
    <w:rsid w:val="00357E41"/>
    <w:rsid w:val="00360C6D"/>
    <w:rsid w:val="00360FA8"/>
    <w:rsid w:val="00363148"/>
    <w:rsid w:val="00365EC4"/>
    <w:rsid w:val="003661C1"/>
    <w:rsid w:val="003664E5"/>
    <w:rsid w:val="00366C41"/>
    <w:rsid w:val="00371869"/>
    <w:rsid w:val="00371AA6"/>
    <w:rsid w:val="00371E90"/>
    <w:rsid w:val="00371FCF"/>
    <w:rsid w:val="003721C0"/>
    <w:rsid w:val="00372339"/>
    <w:rsid w:val="0037244E"/>
    <w:rsid w:val="00372D3A"/>
    <w:rsid w:val="0037301E"/>
    <w:rsid w:val="003747E5"/>
    <w:rsid w:val="003747ED"/>
    <w:rsid w:val="003752CA"/>
    <w:rsid w:val="0037640C"/>
    <w:rsid w:val="00380661"/>
    <w:rsid w:val="00382331"/>
    <w:rsid w:val="0038459A"/>
    <w:rsid w:val="00385524"/>
    <w:rsid w:val="00386539"/>
    <w:rsid w:val="00387679"/>
    <w:rsid w:val="00387755"/>
    <w:rsid w:val="003918A2"/>
    <w:rsid w:val="003924D6"/>
    <w:rsid w:val="00393E0D"/>
    <w:rsid w:val="00394179"/>
    <w:rsid w:val="00394561"/>
    <w:rsid w:val="003A0CFC"/>
    <w:rsid w:val="003A0EA7"/>
    <w:rsid w:val="003A1287"/>
    <w:rsid w:val="003A2217"/>
    <w:rsid w:val="003A22F9"/>
    <w:rsid w:val="003A2762"/>
    <w:rsid w:val="003A2974"/>
    <w:rsid w:val="003A31F4"/>
    <w:rsid w:val="003A400E"/>
    <w:rsid w:val="003A49C5"/>
    <w:rsid w:val="003A51C7"/>
    <w:rsid w:val="003A5BF0"/>
    <w:rsid w:val="003A5C0F"/>
    <w:rsid w:val="003A614D"/>
    <w:rsid w:val="003A6B95"/>
    <w:rsid w:val="003B13E6"/>
    <w:rsid w:val="003B22A5"/>
    <w:rsid w:val="003B2F2F"/>
    <w:rsid w:val="003B3BFC"/>
    <w:rsid w:val="003B6D8B"/>
    <w:rsid w:val="003B6FD6"/>
    <w:rsid w:val="003B7C01"/>
    <w:rsid w:val="003C0A5B"/>
    <w:rsid w:val="003C114C"/>
    <w:rsid w:val="003C114D"/>
    <w:rsid w:val="003C139F"/>
    <w:rsid w:val="003C5680"/>
    <w:rsid w:val="003D0846"/>
    <w:rsid w:val="003D0B4B"/>
    <w:rsid w:val="003D1104"/>
    <w:rsid w:val="003D35CF"/>
    <w:rsid w:val="003D3DCE"/>
    <w:rsid w:val="003D648B"/>
    <w:rsid w:val="003E17BA"/>
    <w:rsid w:val="003E2701"/>
    <w:rsid w:val="003E48F9"/>
    <w:rsid w:val="003E4DFF"/>
    <w:rsid w:val="003E51DB"/>
    <w:rsid w:val="003E60C2"/>
    <w:rsid w:val="003E6FD7"/>
    <w:rsid w:val="003E7639"/>
    <w:rsid w:val="003E792B"/>
    <w:rsid w:val="003F03DD"/>
    <w:rsid w:val="003F1167"/>
    <w:rsid w:val="003F155D"/>
    <w:rsid w:val="003F214C"/>
    <w:rsid w:val="003F25D3"/>
    <w:rsid w:val="003F4129"/>
    <w:rsid w:val="003F6B86"/>
    <w:rsid w:val="003F6E50"/>
    <w:rsid w:val="003F7260"/>
    <w:rsid w:val="003F7399"/>
    <w:rsid w:val="003F7538"/>
    <w:rsid w:val="003F7E05"/>
    <w:rsid w:val="003F7EE5"/>
    <w:rsid w:val="00400B72"/>
    <w:rsid w:val="004018DD"/>
    <w:rsid w:val="00403808"/>
    <w:rsid w:val="004046F9"/>
    <w:rsid w:val="0040520C"/>
    <w:rsid w:val="004057E7"/>
    <w:rsid w:val="004058EA"/>
    <w:rsid w:val="00406486"/>
    <w:rsid w:val="0041124C"/>
    <w:rsid w:val="00415736"/>
    <w:rsid w:val="004167E5"/>
    <w:rsid w:val="00420B11"/>
    <w:rsid w:val="0042192B"/>
    <w:rsid w:val="00421FEC"/>
    <w:rsid w:val="004236F1"/>
    <w:rsid w:val="00424749"/>
    <w:rsid w:val="00424C4A"/>
    <w:rsid w:val="0042573B"/>
    <w:rsid w:val="00426CB4"/>
    <w:rsid w:val="00427284"/>
    <w:rsid w:val="00427C5C"/>
    <w:rsid w:val="0043044B"/>
    <w:rsid w:val="00430E76"/>
    <w:rsid w:val="004342A7"/>
    <w:rsid w:val="00436678"/>
    <w:rsid w:val="00436C5A"/>
    <w:rsid w:val="004373E1"/>
    <w:rsid w:val="00440252"/>
    <w:rsid w:val="00440420"/>
    <w:rsid w:val="00440F96"/>
    <w:rsid w:val="004418EB"/>
    <w:rsid w:val="004422EA"/>
    <w:rsid w:val="0044232C"/>
    <w:rsid w:val="00443056"/>
    <w:rsid w:val="004457FE"/>
    <w:rsid w:val="00453454"/>
    <w:rsid w:val="00453855"/>
    <w:rsid w:val="0045555F"/>
    <w:rsid w:val="00457479"/>
    <w:rsid w:val="004574C8"/>
    <w:rsid w:val="0046062D"/>
    <w:rsid w:val="0046085D"/>
    <w:rsid w:val="0046156B"/>
    <w:rsid w:val="0046159C"/>
    <w:rsid w:val="00461DDF"/>
    <w:rsid w:val="00461E3B"/>
    <w:rsid w:val="00462E74"/>
    <w:rsid w:val="00470C35"/>
    <w:rsid w:val="00472A06"/>
    <w:rsid w:val="00473E67"/>
    <w:rsid w:val="00474781"/>
    <w:rsid w:val="00481E7E"/>
    <w:rsid w:val="004830B9"/>
    <w:rsid w:val="004841FE"/>
    <w:rsid w:val="00484EBB"/>
    <w:rsid w:val="00485362"/>
    <w:rsid w:val="004862A7"/>
    <w:rsid w:val="0048655A"/>
    <w:rsid w:val="00486F13"/>
    <w:rsid w:val="00487186"/>
    <w:rsid w:val="00487B69"/>
    <w:rsid w:val="00492BCD"/>
    <w:rsid w:val="004939EF"/>
    <w:rsid w:val="00494633"/>
    <w:rsid w:val="004950DF"/>
    <w:rsid w:val="00495E31"/>
    <w:rsid w:val="00496F1E"/>
    <w:rsid w:val="004978C6"/>
    <w:rsid w:val="004A1C8B"/>
    <w:rsid w:val="004A2EFB"/>
    <w:rsid w:val="004A3066"/>
    <w:rsid w:val="004A332B"/>
    <w:rsid w:val="004A515A"/>
    <w:rsid w:val="004A671E"/>
    <w:rsid w:val="004A7716"/>
    <w:rsid w:val="004A7CF1"/>
    <w:rsid w:val="004B0116"/>
    <w:rsid w:val="004B2271"/>
    <w:rsid w:val="004B308B"/>
    <w:rsid w:val="004B354B"/>
    <w:rsid w:val="004B4DDF"/>
    <w:rsid w:val="004B6EF1"/>
    <w:rsid w:val="004C012E"/>
    <w:rsid w:val="004C047F"/>
    <w:rsid w:val="004C07BD"/>
    <w:rsid w:val="004C0B7D"/>
    <w:rsid w:val="004C2C26"/>
    <w:rsid w:val="004C2E0E"/>
    <w:rsid w:val="004C3C0B"/>
    <w:rsid w:val="004C4748"/>
    <w:rsid w:val="004C6203"/>
    <w:rsid w:val="004C6BA4"/>
    <w:rsid w:val="004C73A1"/>
    <w:rsid w:val="004C7C06"/>
    <w:rsid w:val="004D54C0"/>
    <w:rsid w:val="004D6365"/>
    <w:rsid w:val="004D709F"/>
    <w:rsid w:val="004E0517"/>
    <w:rsid w:val="004E17A6"/>
    <w:rsid w:val="004E1EDF"/>
    <w:rsid w:val="004E214F"/>
    <w:rsid w:val="004E4190"/>
    <w:rsid w:val="004E4321"/>
    <w:rsid w:val="004E68C9"/>
    <w:rsid w:val="004E7582"/>
    <w:rsid w:val="004E77F3"/>
    <w:rsid w:val="004F0E41"/>
    <w:rsid w:val="004F11D8"/>
    <w:rsid w:val="004F142C"/>
    <w:rsid w:val="004F1612"/>
    <w:rsid w:val="004F3883"/>
    <w:rsid w:val="004F3D11"/>
    <w:rsid w:val="004F3F38"/>
    <w:rsid w:val="004F504A"/>
    <w:rsid w:val="004F64A5"/>
    <w:rsid w:val="004F664B"/>
    <w:rsid w:val="00500113"/>
    <w:rsid w:val="0050095E"/>
    <w:rsid w:val="00500F51"/>
    <w:rsid w:val="00502283"/>
    <w:rsid w:val="00502768"/>
    <w:rsid w:val="00503078"/>
    <w:rsid w:val="00503D85"/>
    <w:rsid w:val="00504FE1"/>
    <w:rsid w:val="00505FA9"/>
    <w:rsid w:val="005068E9"/>
    <w:rsid w:val="00506956"/>
    <w:rsid w:val="00507ED8"/>
    <w:rsid w:val="005119CD"/>
    <w:rsid w:val="00511A9D"/>
    <w:rsid w:val="00512A86"/>
    <w:rsid w:val="00513FB8"/>
    <w:rsid w:val="00515B0D"/>
    <w:rsid w:val="00516A2C"/>
    <w:rsid w:val="00520450"/>
    <w:rsid w:val="005210A0"/>
    <w:rsid w:val="005219AC"/>
    <w:rsid w:val="00522FE6"/>
    <w:rsid w:val="00527420"/>
    <w:rsid w:val="005274B3"/>
    <w:rsid w:val="00531CA0"/>
    <w:rsid w:val="005325D6"/>
    <w:rsid w:val="005328E8"/>
    <w:rsid w:val="0053384E"/>
    <w:rsid w:val="00533B0E"/>
    <w:rsid w:val="005359E3"/>
    <w:rsid w:val="00536211"/>
    <w:rsid w:val="005363AB"/>
    <w:rsid w:val="00542136"/>
    <w:rsid w:val="005423E9"/>
    <w:rsid w:val="005432CF"/>
    <w:rsid w:val="00543372"/>
    <w:rsid w:val="00543ACB"/>
    <w:rsid w:val="00543DBD"/>
    <w:rsid w:val="0054730B"/>
    <w:rsid w:val="0055017D"/>
    <w:rsid w:val="0055221D"/>
    <w:rsid w:val="00553695"/>
    <w:rsid w:val="0055630E"/>
    <w:rsid w:val="00557A8F"/>
    <w:rsid w:val="00557CA7"/>
    <w:rsid w:val="00561954"/>
    <w:rsid w:val="00561AA2"/>
    <w:rsid w:val="00561DCA"/>
    <w:rsid w:val="00561F6D"/>
    <w:rsid w:val="0056211D"/>
    <w:rsid w:val="00562FFB"/>
    <w:rsid w:val="00564317"/>
    <w:rsid w:val="0056442E"/>
    <w:rsid w:val="00565968"/>
    <w:rsid w:val="005678F6"/>
    <w:rsid w:val="00567906"/>
    <w:rsid w:val="005707B4"/>
    <w:rsid w:val="00571526"/>
    <w:rsid w:val="005741E2"/>
    <w:rsid w:val="00575270"/>
    <w:rsid w:val="0057571B"/>
    <w:rsid w:val="00575AA5"/>
    <w:rsid w:val="00575AC9"/>
    <w:rsid w:val="0057625D"/>
    <w:rsid w:val="00577381"/>
    <w:rsid w:val="00577EB8"/>
    <w:rsid w:val="00577FB2"/>
    <w:rsid w:val="005805C9"/>
    <w:rsid w:val="00583BC7"/>
    <w:rsid w:val="005861C6"/>
    <w:rsid w:val="005904CA"/>
    <w:rsid w:val="00591AA7"/>
    <w:rsid w:val="00595886"/>
    <w:rsid w:val="005959ED"/>
    <w:rsid w:val="005977C1"/>
    <w:rsid w:val="00597EC2"/>
    <w:rsid w:val="005A0DBC"/>
    <w:rsid w:val="005A42EA"/>
    <w:rsid w:val="005A4846"/>
    <w:rsid w:val="005A657F"/>
    <w:rsid w:val="005A6729"/>
    <w:rsid w:val="005A695E"/>
    <w:rsid w:val="005B0199"/>
    <w:rsid w:val="005B19E5"/>
    <w:rsid w:val="005B2594"/>
    <w:rsid w:val="005B3C47"/>
    <w:rsid w:val="005B3DE8"/>
    <w:rsid w:val="005B3EA9"/>
    <w:rsid w:val="005B4969"/>
    <w:rsid w:val="005B5B92"/>
    <w:rsid w:val="005B5C7E"/>
    <w:rsid w:val="005B5E13"/>
    <w:rsid w:val="005B702C"/>
    <w:rsid w:val="005B7A77"/>
    <w:rsid w:val="005C04A4"/>
    <w:rsid w:val="005C04A6"/>
    <w:rsid w:val="005C1187"/>
    <w:rsid w:val="005C4323"/>
    <w:rsid w:val="005C4BC7"/>
    <w:rsid w:val="005C4F5C"/>
    <w:rsid w:val="005C6BDC"/>
    <w:rsid w:val="005C7716"/>
    <w:rsid w:val="005C77A6"/>
    <w:rsid w:val="005C7B73"/>
    <w:rsid w:val="005D0E5E"/>
    <w:rsid w:val="005D10F1"/>
    <w:rsid w:val="005D391F"/>
    <w:rsid w:val="005D44C1"/>
    <w:rsid w:val="005D4C64"/>
    <w:rsid w:val="005D505C"/>
    <w:rsid w:val="005D542A"/>
    <w:rsid w:val="005D620E"/>
    <w:rsid w:val="005D7242"/>
    <w:rsid w:val="005E08E6"/>
    <w:rsid w:val="005E1DE7"/>
    <w:rsid w:val="005E2769"/>
    <w:rsid w:val="005E2B01"/>
    <w:rsid w:val="005E6151"/>
    <w:rsid w:val="005F13D1"/>
    <w:rsid w:val="005F3440"/>
    <w:rsid w:val="005F3847"/>
    <w:rsid w:val="005F3A45"/>
    <w:rsid w:val="005F54EC"/>
    <w:rsid w:val="005F68F6"/>
    <w:rsid w:val="00601124"/>
    <w:rsid w:val="0060179A"/>
    <w:rsid w:val="00602682"/>
    <w:rsid w:val="00604B85"/>
    <w:rsid w:val="00606D7B"/>
    <w:rsid w:val="00606DCE"/>
    <w:rsid w:val="0060766A"/>
    <w:rsid w:val="006076E4"/>
    <w:rsid w:val="00610F26"/>
    <w:rsid w:val="00611113"/>
    <w:rsid w:val="0061208C"/>
    <w:rsid w:val="0061299E"/>
    <w:rsid w:val="00612D41"/>
    <w:rsid w:val="00613531"/>
    <w:rsid w:val="00613A6B"/>
    <w:rsid w:val="00616C51"/>
    <w:rsid w:val="00620647"/>
    <w:rsid w:val="006227F5"/>
    <w:rsid w:val="00622AC2"/>
    <w:rsid w:val="00624A46"/>
    <w:rsid w:val="00625D2F"/>
    <w:rsid w:val="00626265"/>
    <w:rsid w:val="00626696"/>
    <w:rsid w:val="006306F9"/>
    <w:rsid w:val="006307EF"/>
    <w:rsid w:val="0063183E"/>
    <w:rsid w:val="00633E60"/>
    <w:rsid w:val="00633EE8"/>
    <w:rsid w:val="00634266"/>
    <w:rsid w:val="00634673"/>
    <w:rsid w:val="0063648D"/>
    <w:rsid w:val="00636AE8"/>
    <w:rsid w:val="00637B01"/>
    <w:rsid w:val="006409B8"/>
    <w:rsid w:val="00641B80"/>
    <w:rsid w:val="00641DD6"/>
    <w:rsid w:val="006428DD"/>
    <w:rsid w:val="006435B5"/>
    <w:rsid w:val="00646AF4"/>
    <w:rsid w:val="00651449"/>
    <w:rsid w:val="00652EBA"/>
    <w:rsid w:val="00653B9E"/>
    <w:rsid w:val="00653D86"/>
    <w:rsid w:val="00654A62"/>
    <w:rsid w:val="006560CA"/>
    <w:rsid w:val="00656284"/>
    <w:rsid w:val="0065646F"/>
    <w:rsid w:val="00656B47"/>
    <w:rsid w:val="00660D79"/>
    <w:rsid w:val="00664670"/>
    <w:rsid w:val="006672C0"/>
    <w:rsid w:val="00667675"/>
    <w:rsid w:val="006703CD"/>
    <w:rsid w:val="006703D4"/>
    <w:rsid w:val="0067163C"/>
    <w:rsid w:val="00671822"/>
    <w:rsid w:val="0067250E"/>
    <w:rsid w:val="006737A9"/>
    <w:rsid w:val="00674448"/>
    <w:rsid w:val="00674BCB"/>
    <w:rsid w:val="00677181"/>
    <w:rsid w:val="00677DE4"/>
    <w:rsid w:val="00680AD3"/>
    <w:rsid w:val="006812B3"/>
    <w:rsid w:val="006829F8"/>
    <w:rsid w:val="0068436C"/>
    <w:rsid w:val="00684DC1"/>
    <w:rsid w:val="0068693D"/>
    <w:rsid w:val="006902C6"/>
    <w:rsid w:val="00690461"/>
    <w:rsid w:val="0069237F"/>
    <w:rsid w:val="006A0F48"/>
    <w:rsid w:val="006A1E1E"/>
    <w:rsid w:val="006A2189"/>
    <w:rsid w:val="006A4331"/>
    <w:rsid w:val="006A4738"/>
    <w:rsid w:val="006A4A21"/>
    <w:rsid w:val="006A52F2"/>
    <w:rsid w:val="006A56AD"/>
    <w:rsid w:val="006A5EED"/>
    <w:rsid w:val="006A6BF2"/>
    <w:rsid w:val="006B2A74"/>
    <w:rsid w:val="006B33B2"/>
    <w:rsid w:val="006B4372"/>
    <w:rsid w:val="006B4DC5"/>
    <w:rsid w:val="006C0E6B"/>
    <w:rsid w:val="006C2EB7"/>
    <w:rsid w:val="006C5D39"/>
    <w:rsid w:val="006D14D4"/>
    <w:rsid w:val="006D3A15"/>
    <w:rsid w:val="006D3C77"/>
    <w:rsid w:val="006D5A45"/>
    <w:rsid w:val="006D7243"/>
    <w:rsid w:val="006D7D11"/>
    <w:rsid w:val="006E0191"/>
    <w:rsid w:val="006E0915"/>
    <w:rsid w:val="006E2109"/>
    <w:rsid w:val="006E29B1"/>
    <w:rsid w:val="006E2A61"/>
    <w:rsid w:val="006E3520"/>
    <w:rsid w:val="006E456F"/>
    <w:rsid w:val="006E7479"/>
    <w:rsid w:val="006E79E4"/>
    <w:rsid w:val="006F03CA"/>
    <w:rsid w:val="006F0598"/>
    <w:rsid w:val="006F1122"/>
    <w:rsid w:val="006F3236"/>
    <w:rsid w:val="006F3602"/>
    <w:rsid w:val="006F36E9"/>
    <w:rsid w:val="006F4038"/>
    <w:rsid w:val="006F456B"/>
    <w:rsid w:val="006F49C4"/>
    <w:rsid w:val="006F51D0"/>
    <w:rsid w:val="006F5A39"/>
    <w:rsid w:val="006F68E3"/>
    <w:rsid w:val="006F6A09"/>
    <w:rsid w:val="006F6B03"/>
    <w:rsid w:val="006F7072"/>
    <w:rsid w:val="006F7365"/>
    <w:rsid w:val="006F7E7E"/>
    <w:rsid w:val="00702382"/>
    <w:rsid w:val="00702705"/>
    <w:rsid w:val="00704358"/>
    <w:rsid w:val="00704DB3"/>
    <w:rsid w:val="007052A0"/>
    <w:rsid w:val="00705667"/>
    <w:rsid w:val="0070621D"/>
    <w:rsid w:val="00706EDE"/>
    <w:rsid w:val="00707540"/>
    <w:rsid w:val="00712291"/>
    <w:rsid w:val="00713D31"/>
    <w:rsid w:val="00714133"/>
    <w:rsid w:val="00714F19"/>
    <w:rsid w:val="00715EBD"/>
    <w:rsid w:val="007177E6"/>
    <w:rsid w:val="00717DDA"/>
    <w:rsid w:val="00721CF2"/>
    <w:rsid w:val="00724A2D"/>
    <w:rsid w:val="0072556F"/>
    <w:rsid w:val="00726508"/>
    <w:rsid w:val="007300EA"/>
    <w:rsid w:val="00730FB6"/>
    <w:rsid w:val="00733FD4"/>
    <w:rsid w:val="007349D3"/>
    <w:rsid w:val="00735719"/>
    <w:rsid w:val="00735F56"/>
    <w:rsid w:val="007364CE"/>
    <w:rsid w:val="00736B21"/>
    <w:rsid w:val="00736E96"/>
    <w:rsid w:val="007377D2"/>
    <w:rsid w:val="007378C4"/>
    <w:rsid w:val="00740D2C"/>
    <w:rsid w:val="0074168D"/>
    <w:rsid w:val="00741B6C"/>
    <w:rsid w:val="00742934"/>
    <w:rsid w:val="00742AB4"/>
    <w:rsid w:val="007442F5"/>
    <w:rsid w:val="0074510C"/>
    <w:rsid w:val="00745F5F"/>
    <w:rsid w:val="0074738B"/>
    <w:rsid w:val="00747F78"/>
    <w:rsid w:val="00750554"/>
    <w:rsid w:val="0075176F"/>
    <w:rsid w:val="00751CFE"/>
    <w:rsid w:val="00751DE2"/>
    <w:rsid w:val="007533EE"/>
    <w:rsid w:val="007535FA"/>
    <w:rsid w:val="007541C7"/>
    <w:rsid w:val="00756416"/>
    <w:rsid w:val="007610BD"/>
    <w:rsid w:val="00761A4D"/>
    <w:rsid w:val="0076268E"/>
    <w:rsid w:val="00762A84"/>
    <w:rsid w:val="00762D73"/>
    <w:rsid w:val="00763006"/>
    <w:rsid w:val="00763CC0"/>
    <w:rsid w:val="007664A4"/>
    <w:rsid w:val="00766946"/>
    <w:rsid w:val="00766F4D"/>
    <w:rsid w:val="00767C4D"/>
    <w:rsid w:val="00767E38"/>
    <w:rsid w:val="00767E7F"/>
    <w:rsid w:val="00770576"/>
    <w:rsid w:val="00771788"/>
    <w:rsid w:val="0077369E"/>
    <w:rsid w:val="00773B60"/>
    <w:rsid w:val="00774842"/>
    <w:rsid w:val="00775282"/>
    <w:rsid w:val="00780028"/>
    <w:rsid w:val="00780B8A"/>
    <w:rsid w:val="007816DD"/>
    <w:rsid w:val="00783499"/>
    <w:rsid w:val="00783683"/>
    <w:rsid w:val="00787CA0"/>
    <w:rsid w:val="007912D7"/>
    <w:rsid w:val="007915C8"/>
    <w:rsid w:val="00793576"/>
    <w:rsid w:val="00796DE0"/>
    <w:rsid w:val="007A1654"/>
    <w:rsid w:val="007A2724"/>
    <w:rsid w:val="007A27BB"/>
    <w:rsid w:val="007A501F"/>
    <w:rsid w:val="007A5C27"/>
    <w:rsid w:val="007A6083"/>
    <w:rsid w:val="007A70CD"/>
    <w:rsid w:val="007A7EC1"/>
    <w:rsid w:val="007B0654"/>
    <w:rsid w:val="007B23A4"/>
    <w:rsid w:val="007B2FCB"/>
    <w:rsid w:val="007B32CE"/>
    <w:rsid w:val="007B69E0"/>
    <w:rsid w:val="007C09E4"/>
    <w:rsid w:val="007C0C7A"/>
    <w:rsid w:val="007C34EF"/>
    <w:rsid w:val="007C35A9"/>
    <w:rsid w:val="007C45CD"/>
    <w:rsid w:val="007C5ECF"/>
    <w:rsid w:val="007D42D3"/>
    <w:rsid w:val="007D500A"/>
    <w:rsid w:val="007D5073"/>
    <w:rsid w:val="007D566B"/>
    <w:rsid w:val="007D56FD"/>
    <w:rsid w:val="007D6452"/>
    <w:rsid w:val="007D6454"/>
    <w:rsid w:val="007D7448"/>
    <w:rsid w:val="007E0066"/>
    <w:rsid w:val="007E03B9"/>
    <w:rsid w:val="007E042D"/>
    <w:rsid w:val="007E1009"/>
    <w:rsid w:val="007E148E"/>
    <w:rsid w:val="007E27DD"/>
    <w:rsid w:val="007E2FAF"/>
    <w:rsid w:val="007E4D27"/>
    <w:rsid w:val="007E6110"/>
    <w:rsid w:val="007E6152"/>
    <w:rsid w:val="007E6551"/>
    <w:rsid w:val="007E6ACF"/>
    <w:rsid w:val="007E7C65"/>
    <w:rsid w:val="007F04AB"/>
    <w:rsid w:val="007F1868"/>
    <w:rsid w:val="007F2249"/>
    <w:rsid w:val="007F3666"/>
    <w:rsid w:val="007F408D"/>
    <w:rsid w:val="007F458F"/>
    <w:rsid w:val="007F54CC"/>
    <w:rsid w:val="007F7C23"/>
    <w:rsid w:val="008005B7"/>
    <w:rsid w:val="00803E87"/>
    <w:rsid w:val="00803F85"/>
    <w:rsid w:val="0080404E"/>
    <w:rsid w:val="00805380"/>
    <w:rsid w:val="00806D75"/>
    <w:rsid w:val="0081074D"/>
    <w:rsid w:val="00812B3A"/>
    <w:rsid w:val="00816215"/>
    <w:rsid w:val="00816DA4"/>
    <w:rsid w:val="0081749A"/>
    <w:rsid w:val="00817F3B"/>
    <w:rsid w:val="008217B4"/>
    <w:rsid w:val="00821943"/>
    <w:rsid w:val="00821BEC"/>
    <w:rsid w:val="008222FC"/>
    <w:rsid w:val="00823651"/>
    <w:rsid w:val="00824D3D"/>
    <w:rsid w:val="00825516"/>
    <w:rsid w:val="008268CC"/>
    <w:rsid w:val="00826DF3"/>
    <w:rsid w:val="008277FE"/>
    <w:rsid w:val="00832891"/>
    <w:rsid w:val="00835407"/>
    <w:rsid w:val="00835AF9"/>
    <w:rsid w:val="00836729"/>
    <w:rsid w:val="00836973"/>
    <w:rsid w:val="008371B9"/>
    <w:rsid w:val="00837B12"/>
    <w:rsid w:val="00840F3F"/>
    <w:rsid w:val="00843082"/>
    <w:rsid w:val="00844FDB"/>
    <w:rsid w:val="0084724A"/>
    <w:rsid w:val="008507FA"/>
    <w:rsid w:val="00851F5A"/>
    <w:rsid w:val="0085244C"/>
    <w:rsid w:val="00853AB2"/>
    <w:rsid w:val="00854F73"/>
    <w:rsid w:val="00857DF0"/>
    <w:rsid w:val="00862702"/>
    <w:rsid w:val="008641F0"/>
    <w:rsid w:val="00864CDF"/>
    <w:rsid w:val="00866F0B"/>
    <w:rsid w:val="00870053"/>
    <w:rsid w:val="008717D1"/>
    <w:rsid w:val="0087181B"/>
    <w:rsid w:val="00872A19"/>
    <w:rsid w:val="00872F85"/>
    <w:rsid w:val="00874333"/>
    <w:rsid w:val="00875984"/>
    <w:rsid w:val="00883387"/>
    <w:rsid w:val="00884800"/>
    <w:rsid w:val="00885D8F"/>
    <w:rsid w:val="00885EF0"/>
    <w:rsid w:val="00887014"/>
    <w:rsid w:val="0089086C"/>
    <w:rsid w:val="00891054"/>
    <w:rsid w:val="0089353F"/>
    <w:rsid w:val="00895386"/>
    <w:rsid w:val="008A086E"/>
    <w:rsid w:val="008A2056"/>
    <w:rsid w:val="008A4542"/>
    <w:rsid w:val="008A4B8D"/>
    <w:rsid w:val="008A513E"/>
    <w:rsid w:val="008B1647"/>
    <w:rsid w:val="008B31D6"/>
    <w:rsid w:val="008B6EA4"/>
    <w:rsid w:val="008B6FBC"/>
    <w:rsid w:val="008B7540"/>
    <w:rsid w:val="008B7CFF"/>
    <w:rsid w:val="008C0484"/>
    <w:rsid w:val="008C0BA8"/>
    <w:rsid w:val="008C5A50"/>
    <w:rsid w:val="008C5F90"/>
    <w:rsid w:val="008C60C0"/>
    <w:rsid w:val="008D002E"/>
    <w:rsid w:val="008D04FD"/>
    <w:rsid w:val="008D077E"/>
    <w:rsid w:val="008D101E"/>
    <w:rsid w:val="008D1599"/>
    <w:rsid w:val="008D412D"/>
    <w:rsid w:val="008D45DA"/>
    <w:rsid w:val="008D491D"/>
    <w:rsid w:val="008D4FDA"/>
    <w:rsid w:val="008D5C43"/>
    <w:rsid w:val="008D6214"/>
    <w:rsid w:val="008D77CA"/>
    <w:rsid w:val="008E07D9"/>
    <w:rsid w:val="008E4227"/>
    <w:rsid w:val="008E66B4"/>
    <w:rsid w:val="008E7059"/>
    <w:rsid w:val="008E7AB8"/>
    <w:rsid w:val="008F22FE"/>
    <w:rsid w:val="008F3FC9"/>
    <w:rsid w:val="008F619B"/>
    <w:rsid w:val="008F648D"/>
    <w:rsid w:val="008F7FB3"/>
    <w:rsid w:val="009000B4"/>
    <w:rsid w:val="00900BC1"/>
    <w:rsid w:val="00901AC3"/>
    <w:rsid w:val="009037C5"/>
    <w:rsid w:val="00904005"/>
    <w:rsid w:val="009044C9"/>
    <w:rsid w:val="0090729F"/>
    <w:rsid w:val="00910515"/>
    <w:rsid w:val="0091058C"/>
    <w:rsid w:val="00911032"/>
    <w:rsid w:val="009128A4"/>
    <w:rsid w:val="00913734"/>
    <w:rsid w:val="00914BC1"/>
    <w:rsid w:val="00915D30"/>
    <w:rsid w:val="00915E19"/>
    <w:rsid w:val="009163B9"/>
    <w:rsid w:val="00920442"/>
    <w:rsid w:val="00922F4E"/>
    <w:rsid w:val="00924889"/>
    <w:rsid w:val="0092516A"/>
    <w:rsid w:val="009253A1"/>
    <w:rsid w:val="00931161"/>
    <w:rsid w:val="00931463"/>
    <w:rsid w:val="0093191A"/>
    <w:rsid w:val="00932F48"/>
    <w:rsid w:val="009335F0"/>
    <w:rsid w:val="00940D72"/>
    <w:rsid w:val="009412A9"/>
    <w:rsid w:val="00941E46"/>
    <w:rsid w:val="00941ED9"/>
    <w:rsid w:val="00943279"/>
    <w:rsid w:val="00943B27"/>
    <w:rsid w:val="00943C9E"/>
    <w:rsid w:val="00945737"/>
    <w:rsid w:val="00946D6C"/>
    <w:rsid w:val="009501E1"/>
    <w:rsid w:val="00950A52"/>
    <w:rsid w:val="00953947"/>
    <w:rsid w:val="0095465A"/>
    <w:rsid w:val="0095512B"/>
    <w:rsid w:val="009562B1"/>
    <w:rsid w:val="0096059D"/>
    <w:rsid w:val="00961B16"/>
    <w:rsid w:val="00961BE2"/>
    <w:rsid w:val="0096313D"/>
    <w:rsid w:val="00965E60"/>
    <w:rsid w:val="0096625D"/>
    <w:rsid w:val="00966354"/>
    <w:rsid w:val="0096681F"/>
    <w:rsid w:val="0097147A"/>
    <w:rsid w:val="009717DD"/>
    <w:rsid w:val="009718A6"/>
    <w:rsid w:val="00971A5B"/>
    <w:rsid w:val="00971D98"/>
    <w:rsid w:val="009727B8"/>
    <w:rsid w:val="00972A47"/>
    <w:rsid w:val="00974BB3"/>
    <w:rsid w:val="00975528"/>
    <w:rsid w:val="00976958"/>
    <w:rsid w:val="00976DC9"/>
    <w:rsid w:val="00977530"/>
    <w:rsid w:val="00977EC5"/>
    <w:rsid w:val="00980733"/>
    <w:rsid w:val="00982E50"/>
    <w:rsid w:val="00983557"/>
    <w:rsid w:val="009859A4"/>
    <w:rsid w:val="00987780"/>
    <w:rsid w:val="00991EEC"/>
    <w:rsid w:val="00994B25"/>
    <w:rsid w:val="00994B7B"/>
    <w:rsid w:val="00994D59"/>
    <w:rsid w:val="0099531B"/>
    <w:rsid w:val="009A15FC"/>
    <w:rsid w:val="009A419C"/>
    <w:rsid w:val="009A4CC8"/>
    <w:rsid w:val="009A6C81"/>
    <w:rsid w:val="009A6EFE"/>
    <w:rsid w:val="009B0ECB"/>
    <w:rsid w:val="009B10C3"/>
    <w:rsid w:val="009B3331"/>
    <w:rsid w:val="009B3566"/>
    <w:rsid w:val="009B376D"/>
    <w:rsid w:val="009B5450"/>
    <w:rsid w:val="009B5612"/>
    <w:rsid w:val="009B5EE2"/>
    <w:rsid w:val="009B6AD7"/>
    <w:rsid w:val="009B7E71"/>
    <w:rsid w:val="009C0A0C"/>
    <w:rsid w:val="009C1120"/>
    <w:rsid w:val="009C31E1"/>
    <w:rsid w:val="009C37C4"/>
    <w:rsid w:val="009C3FD7"/>
    <w:rsid w:val="009C412C"/>
    <w:rsid w:val="009C4BBA"/>
    <w:rsid w:val="009C640E"/>
    <w:rsid w:val="009C7120"/>
    <w:rsid w:val="009C785D"/>
    <w:rsid w:val="009D0BD2"/>
    <w:rsid w:val="009D10E4"/>
    <w:rsid w:val="009D207C"/>
    <w:rsid w:val="009D358D"/>
    <w:rsid w:val="009D4E64"/>
    <w:rsid w:val="009D6022"/>
    <w:rsid w:val="009D6075"/>
    <w:rsid w:val="009D7795"/>
    <w:rsid w:val="009D77C5"/>
    <w:rsid w:val="009D7E3F"/>
    <w:rsid w:val="009E1064"/>
    <w:rsid w:val="009E3E09"/>
    <w:rsid w:val="009E486C"/>
    <w:rsid w:val="009E4F0D"/>
    <w:rsid w:val="009E50E2"/>
    <w:rsid w:val="009E59E3"/>
    <w:rsid w:val="009E5BB3"/>
    <w:rsid w:val="009E5CA0"/>
    <w:rsid w:val="009F08C9"/>
    <w:rsid w:val="009F3EC7"/>
    <w:rsid w:val="009F4BB7"/>
    <w:rsid w:val="009F58E8"/>
    <w:rsid w:val="009F6BCC"/>
    <w:rsid w:val="009F70D5"/>
    <w:rsid w:val="009F78EC"/>
    <w:rsid w:val="00A01223"/>
    <w:rsid w:val="00A0250F"/>
    <w:rsid w:val="00A03AF7"/>
    <w:rsid w:val="00A04439"/>
    <w:rsid w:val="00A050E3"/>
    <w:rsid w:val="00A078D5"/>
    <w:rsid w:val="00A12CC8"/>
    <w:rsid w:val="00A15220"/>
    <w:rsid w:val="00A2079D"/>
    <w:rsid w:val="00A20EFE"/>
    <w:rsid w:val="00A21998"/>
    <w:rsid w:val="00A22631"/>
    <w:rsid w:val="00A22DFF"/>
    <w:rsid w:val="00A24994"/>
    <w:rsid w:val="00A27545"/>
    <w:rsid w:val="00A27E52"/>
    <w:rsid w:val="00A31178"/>
    <w:rsid w:val="00A32003"/>
    <w:rsid w:val="00A3218D"/>
    <w:rsid w:val="00A3245A"/>
    <w:rsid w:val="00A34CCA"/>
    <w:rsid w:val="00A35A92"/>
    <w:rsid w:val="00A35BB1"/>
    <w:rsid w:val="00A35DF7"/>
    <w:rsid w:val="00A37507"/>
    <w:rsid w:val="00A4038C"/>
    <w:rsid w:val="00A4371B"/>
    <w:rsid w:val="00A44091"/>
    <w:rsid w:val="00A45C8B"/>
    <w:rsid w:val="00A5118D"/>
    <w:rsid w:val="00A5139A"/>
    <w:rsid w:val="00A54BC4"/>
    <w:rsid w:val="00A55C81"/>
    <w:rsid w:val="00A56EFD"/>
    <w:rsid w:val="00A57570"/>
    <w:rsid w:val="00A57D21"/>
    <w:rsid w:val="00A60069"/>
    <w:rsid w:val="00A603B7"/>
    <w:rsid w:val="00A610EE"/>
    <w:rsid w:val="00A6230E"/>
    <w:rsid w:val="00A630F7"/>
    <w:rsid w:val="00A63CF2"/>
    <w:rsid w:val="00A63E2F"/>
    <w:rsid w:val="00A663A8"/>
    <w:rsid w:val="00A6647A"/>
    <w:rsid w:val="00A71689"/>
    <w:rsid w:val="00A73992"/>
    <w:rsid w:val="00A73A74"/>
    <w:rsid w:val="00A758EF"/>
    <w:rsid w:val="00A7614C"/>
    <w:rsid w:val="00A76369"/>
    <w:rsid w:val="00A77975"/>
    <w:rsid w:val="00A80655"/>
    <w:rsid w:val="00A80847"/>
    <w:rsid w:val="00A80E81"/>
    <w:rsid w:val="00A81FFE"/>
    <w:rsid w:val="00A82AB8"/>
    <w:rsid w:val="00A843DD"/>
    <w:rsid w:val="00A87404"/>
    <w:rsid w:val="00A90A0A"/>
    <w:rsid w:val="00A923A8"/>
    <w:rsid w:val="00A926B2"/>
    <w:rsid w:val="00A9318E"/>
    <w:rsid w:val="00A932F0"/>
    <w:rsid w:val="00A93B91"/>
    <w:rsid w:val="00A94B81"/>
    <w:rsid w:val="00A966D9"/>
    <w:rsid w:val="00A972E1"/>
    <w:rsid w:val="00AA1064"/>
    <w:rsid w:val="00AA175D"/>
    <w:rsid w:val="00AA235E"/>
    <w:rsid w:val="00AA5454"/>
    <w:rsid w:val="00AA7723"/>
    <w:rsid w:val="00AB0E21"/>
    <w:rsid w:val="00AB1613"/>
    <w:rsid w:val="00AB1840"/>
    <w:rsid w:val="00AB1AD0"/>
    <w:rsid w:val="00AB4073"/>
    <w:rsid w:val="00AB57F4"/>
    <w:rsid w:val="00AB740D"/>
    <w:rsid w:val="00AB7646"/>
    <w:rsid w:val="00AB7A0A"/>
    <w:rsid w:val="00AC0612"/>
    <w:rsid w:val="00AC1C62"/>
    <w:rsid w:val="00AC5101"/>
    <w:rsid w:val="00AC548F"/>
    <w:rsid w:val="00AC599B"/>
    <w:rsid w:val="00AC5FB1"/>
    <w:rsid w:val="00AC74E0"/>
    <w:rsid w:val="00AD152D"/>
    <w:rsid w:val="00AD27C9"/>
    <w:rsid w:val="00AD2FA7"/>
    <w:rsid w:val="00AD2FCF"/>
    <w:rsid w:val="00AD513E"/>
    <w:rsid w:val="00AD68C7"/>
    <w:rsid w:val="00AD7458"/>
    <w:rsid w:val="00AD7A27"/>
    <w:rsid w:val="00AE0B4A"/>
    <w:rsid w:val="00AE12E9"/>
    <w:rsid w:val="00AE2B50"/>
    <w:rsid w:val="00AE3FD8"/>
    <w:rsid w:val="00AE5917"/>
    <w:rsid w:val="00AE5FE7"/>
    <w:rsid w:val="00AE6440"/>
    <w:rsid w:val="00AE687C"/>
    <w:rsid w:val="00AF0A23"/>
    <w:rsid w:val="00AF159D"/>
    <w:rsid w:val="00AF2A8E"/>
    <w:rsid w:val="00AF428E"/>
    <w:rsid w:val="00AF4DC2"/>
    <w:rsid w:val="00AF6F9D"/>
    <w:rsid w:val="00B00937"/>
    <w:rsid w:val="00B01233"/>
    <w:rsid w:val="00B012FB"/>
    <w:rsid w:val="00B02112"/>
    <w:rsid w:val="00B02CB6"/>
    <w:rsid w:val="00B03484"/>
    <w:rsid w:val="00B05DED"/>
    <w:rsid w:val="00B05DEF"/>
    <w:rsid w:val="00B06D20"/>
    <w:rsid w:val="00B11281"/>
    <w:rsid w:val="00B1341F"/>
    <w:rsid w:val="00B13A8C"/>
    <w:rsid w:val="00B1458F"/>
    <w:rsid w:val="00B147B2"/>
    <w:rsid w:val="00B14E22"/>
    <w:rsid w:val="00B2034C"/>
    <w:rsid w:val="00B205A2"/>
    <w:rsid w:val="00B2235D"/>
    <w:rsid w:val="00B22E87"/>
    <w:rsid w:val="00B23D9D"/>
    <w:rsid w:val="00B25789"/>
    <w:rsid w:val="00B2729B"/>
    <w:rsid w:val="00B2779C"/>
    <w:rsid w:val="00B27F71"/>
    <w:rsid w:val="00B32B14"/>
    <w:rsid w:val="00B33B7F"/>
    <w:rsid w:val="00B33F53"/>
    <w:rsid w:val="00B34927"/>
    <w:rsid w:val="00B34DB2"/>
    <w:rsid w:val="00B34FF7"/>
    <w:rsid w:val="00B359E6"/>
    <w:rsid w:val="00B35E3B"/>
    <w:rsid w:val="00B37AFF"/>
    <w:rsid w:val="00B40204"/>
    <w:rsid w:val="00B40683"/>
    <w:rsid w:val="00B424D4"/>
    <w:rsid w:val="00B4284B"/>
    <w:rsid w:val="00B428C0"/>
    <w:rsid w:val="00B434AD"/>
    <w:rsid w:val="00B43CB4"/>
    <w:rsid w:val="00B47464"/>
    <w:rsid w:val="00B4788E"/>
    <w:rsid w:val="00B510A3"/>
    <w:rsid w:val="00B53844"/>
    <w:rsid w:val="00B571DA"/>
    <w:rsid w:val="00B60FD2"/>
    <w:rsid w:val="00B614DB"/>
    <w:rsid w:val="00B6181D"/>
    <w:rsid w:val="00B6243A"/>
    <w:rsid w:val="00B7233F"/>
    <w:rsid w:val="00B72DDC"/>
    <w:rsid w:val="00B732F1"/>
    <w:rsid w:val="00B7391F"/>
    <w:rsid w:val="00B74C7F"/>
    <w:rsid w:val="00B74DE7"/>
    <w:rsid w:val="00B75FEF"/>
    <w:rsid w:val="00B760EA"/>
    <w:rsid w:val="00B762CB"/>
    <w:rsid w:val="00B77D12"/>
    <w:rsid w:val="00B80D3A"/>
    <w:rsid w:val="00B82551"/>
    <w:rsid w:val="00B82680"/>
    <w:rsid w:val="00B8342D"/>
    <w:rsid w:val="00B85FC0"/>
    <w:rsid w:val="00B86A82"/>
    <w:rsid w:val="00B902E2"/>
    <w:rsid w:val="00B906EB"/>
    <w:rsid w:val="00B91027"/>
    <w:rsid w:val="00B92FC6"/>
    <w:rsid w:val="00B936B6"/>
    <w:rsid w:val="00B937D6"/>
    <w:rsid w:val="00B95679"/>
    <w:rsid w:val="00B975A4"/>
    <w:rsid w:val="00BA1E5F"/>
    <w:rsid w:val="00BA1EF5"/>
    <w:rsid w:val="00BA2385"/>
    <w:rsid w:val="00BA2E2D"/>
    <w:rsid w:val="00BA380E"/>
    <w:rsid w:val="00BA4D58"/>
    <w:rsid w:val="00BA7A7B"/>
    <w:rsid w:val="00BB1529"/>
    <w:rsid w:val="00BB46D8"/>
    <w:rsid w:val="00BB4D02"/>
    <w:rsid w:val="00BB6AD4"/>
    <w:rsid w:val="00BB7DC8"/>
    <w:rsid w:val="00BC0251"/>
    <w:rsid w:val="00BC3C7E"/>
    <w:rsid w:val="00BC3D55"/>
    <w:rsid w:val="00BC4449"/>
    <w:rsid w:val="00BC4676"/>
    <w:rsid w:val="00BC4679"/>
    <w:rsid w:val="00BC534B"/>
    <w:rsid w:val="00BC559D"/>
    <w:rsid w:val="00BC68B2"/>
    <w:rsid w:val="00BC7760"/>
    <w:rsid w:val="00BD0256"/>
    <w:rsid w:val="00BD1D04"/>
    <w:rsid w:val="00BD2319"/>
    <w:rsid w:val="00BD23C8"/>
    <w:rsid w:val="00BD3FB6"/>
    <w:rsid w:val="00BD422D"/>
    <w:rsid w:val="00BD4F4E"/>
    <w:rsid w:val="00BD5A7D"/>
    <w:rsid w:val="00BD745F"/>
    <w:rsid w:val="00BD7470"/>
    <w:rsid w:val="00BD75D0"/>
    <w:rsid w:val="00BE201C"/>
    <w:rsid w:val="00BE2B1E"/>
    <w:rsid w:val="00BE4C24"/>
    <w:rsid w:val="00BE5169"/>
    <w:rsid w:val="00BE56DC"/>
    <w:rsid w:val="00BE630B"/>
    <w:rsid w:val="00BE70CF"/>
    <w:rsid w:val="00BE73BD"/>
    <w:rsid w:val="00BF0394"/>
    <w:rsid w:val="00BF0C88"/>
    <w:rsid w:val="00BF2AC8"/>
    <w:rsid w:val="00BF3B4D"/>
    <w:rsid w:val="00BF4D81"/>
    <w:rsid w:val="00BF5588"/>
    <w:rsid w:val="00BF5D78"/>
    <w:rsid w:val="00C00943"/>
    <w:rsid w:val="00C00EBB"/>
    <w:rsid w:val="00C01703"/>
    <w:rsid w:val="00C02B6A"/>
    <w:rsid w:val="00C03AF9"/>
    <w:rsid w:val="00C03ED0"/>
    <w:rsid w:val="00C0400B"/>
    <w:rsid w:val="00C06D7B"/>
    <w:rsid w:val="00C07E05"/>
    <w:rsid w:val="00C1146A"/>
    <w:rsid w:val="00C17CEF"/>
    <w:rsid w:val="00C20537"/>
    <w:rsid w:val="00C20C74"/>
    <w:rsid w:val="00C22468"/>
    <w:rsid w:val="00C233DC"/>
    <w:rsid w:val="00C24027"/>
    <w:rsid w:val="00C317E3"/>
    <w:rsid w:val="00C31C57"/>
    <w:rsid w:val="00C3360E"/>
    <w:rsid w:val="00C350E9"/>
    <w:rsid w:val="00C3556B"/>
    <w:rsid w:val="00C35AE7"/>
    <w:rsid w:val="00C379C5"/>
    <w:rsid w:val="00C37BFB"/>
    <w:rsid w:val="00C37D5C"/>
    <w:rsid w:val="00C40C9A"/>
    <w:rsid w:val="00C41902"/>
    <w:rsid w:val="00C42903"/>
    <w:rsid w:val="00C46310"/>
    <w:rsid w:val="00C51D01"/>
    <w:rsid w:val="00C5293D"/>
    <w:rsid w:val="00C5324E"/>
    <w:rsid w:val="00C53636"/>
    <w:rsid w:val="00C537CD"/>
    <w:rsid w:val="00C54B0A"/>
    <w:rsid w:val="00C563B5"/>
    <w:rsid w:val="00C5687E"/>
    <w:rsid w:val="00C605D3"/>
    <w:rsid w:val="00C60CEE"/>
    <w:rsid w:val="00C6198F"/>
    <w:rsid w:val="00C61B2E"/>
    <w:rsid w:val="00C6357F"/>
    <w:rsid w:val="00C647DD"/>
    <w:rsid w:val="00C64944"/>
    <w:rsid w:val="00C64B2A"/>
    <w:rsid w:val="00C64C23"/>
    <w:rsid w:val="00C6549F"/>
    <w:rsid w:val="00C65AA9"/>
    <w:rsid w:val="00C66B81"/>
    <w:rsid w:val="00C66D25"/>
    <w:rsid w:val="00C67E2E"/>
    <w:rsid w:val="00C72631"/>
    <w:rsid w:val="00C734E4"/>
    <w:rsid w:val="00C739A8"/>
    <w:rsid w:val="00C757F5"/>
    <w:rsid w:val="00C76793"/>
    <w:rsid w:val="00C815BE"/>
    <w:rsid w:val="00C82AB1"/>
    <w:rsid w:val="00C82F8A"/>
    <w:rsid w:val="00C83ABE"/>
    <w:rsid w:val="00C84010"/>
    <w:rsid w:val="00C84764"/>
    <w:rsid w:val="00C90023"/>
    <w:rsid w:val="00C90ED2"/>
    <w:rsid w:val="00C9258F"/>
    <w:rsid w:val="00C927EF"/>
    <w:rsid w:val="00C930CB"/>
    <w:rsid w:val="00C942AC"/>
    <w:rsid w:val="00C94606"/>
    <w:rsid w:val="00C94DC4"/>
    <w:rsid w:val="00C9773C"/>
    <w:rsid w:val="00C97D00"/>
    <w:rsid w:val="00CA0730"/>
    <w:rsid w:val="00CA09B6"/>
    <w:rsid w:val="00CA2713"/>
    <w:rsid w:val="00CA3264"/>
    <w:rsid w:val="00CA34E4"/>
    <w:rsid w:val="00CA4382"/>
    <w:rsid w:val="00CA4D8B"/>
    <w:rsid w:val="00CA4E96"/>
    <w:rsid w:val="00CA6FBF"/>
    <w:rsid w:val="00CB15AF"/>
    <w:rsid w:val="00CB29E8"/>
    <w:rsid w:val="00CB2B8E"/>
    <w:rsid w:val="00CB3533"/>
    <w:rsid w:val="00CB3A47"/>
    <w:rsid w:val="00CB3C59"/>
    <w:rsid w:val="00CB3D15"/>
    <w:rsid w:val="00CB5216"/>
    <w:rsid w:val="00CB6557"/>
    <w:rsid w:val="00CB7EEA"/>
    <w:rsid w:val="00CC1309"/>
    <w:rsid w:val="00CC1A93"/>
    <w:rsid w:val="00CC27D0"/>
    <w:rsid w:val="00CC2812"/>
    <w:rsid w:val="00CC354F"/>
    <w:rsid w:val="00CC3941"/>
    <w:rsid w:val="00CC3C53"/>
    <w:rsid w:val="00CC3DFB"/>
    <w:rsid w:val="00CC4EFE"/>
    <w:rsid w:val="00CC526E"/>
    <w:rsid w:val="00CC5424"/>
    <w:rsid w:val="00CC5FEA"/>
    <w:rsid w:val="00CC71A5"/>
    <w:rsid w:val="00CC7962"/>
    <w:rsid w:val="00CD13C6"/>
    <w:rsid w:val="00CD20D4"/>
    <w:rsid w:val="00CD36E7"/>
    <w:rsid w:val="00CD5B43"/>
    <w:rsid w:val="00CD751F"/>
    <w:rsid w:val="00CE073E"/>
    <w:rsid w:val="00CE08DE"/>
    <w:rsid w:val="00CE2977"/>
    <w:rsid w:val="00CE64CA"/>
    <w:rsid w:val="00CE6A79"/>
    <w:rsid w:val="00CF17C8"/>
    <w:rsid w:val="00CF1AC7"/>
    <w:rsid w:val="00CF214F"/>
    <w:rsid w:val="00CF27CC"/>
    <w:rsid w:val="00CF2D84"/>
    <w:rsid w:val="00CF2EF1"/>
    <w:rsid w:val="00CF40F9"/>
    <w:rsid w:val="00CF53FD"/>
    <w:rsid w:val="00CF6467"/>
    <w:rsid w:val="00D00134"/>
    <w:rsid w:val="00D01F01"/>
    <w:rsid w:val="00D028E4"/>
    <w:rsid w:val="00D03183"/>
    <w:rsid w:val="00D04BCC"/>
    <w:rsid w:val="00D06922"/>
    <w:rsid w:val="00D10C45"/>
    <w:rsid w:val="00D12C8A"/>
    <w:rsid w:val="00D1598E"/>
    <w:rsid w:val="00D15C2F"/>
    <w:rsid w:val="00D17DA4"/>
    <w:rsid w:val="00D2043A"/>
    <w:rsid w:val="00D210F9"/>
    <w:rsid w:val="00D211B2"/>
    <w:rsid w:val="00D230E5"/>
    <w:rsid w:val="00D23AB8"/>
    <w:rsid w:val="00D24FBA"/>
    <w:rsid w:val="00D258E0"/>
    <w:rsid w:val="00D26C7F"/>
    <w:rsid w:val="00D30FA8"/>
    <w:rsid w:val="00D31DDD"/>
    <w:rsid w:val="00D32184"/>
    <w:rsid w:val="00D32BE9"/>
    <w:rsid w:val="00D32DEF"/>
    <w:rsid w:val="00D33051"/>
    <w:rsid w:val="00D34812"/>
    <w:rsid w:val="00D3484E"/>
    <w:rsid w:val="00D37DB6"/>
    <w:rsid w:val="00D40603"/>
    <w:rsid w:val="00D44285"/>
    <w:rsid w:val="00D44806"/>
    <w:rsid w:val="00D44EEA"/>
    <w:rsid w:val="00D475AB"/>
    <w:rsid w:val="00D47DC4"/>
    <w:rsid w:val="00D51678"/>
    <w:rsid w:val="00D52E86"/>
    <w:rsid w:val="00D5306F"/>
    <w:rsid w:val="00D56672"/>
    <w:rsid w:val="00D56918"/>
    <w:rsid w:val="00D57BC5"/>
    <w:rsid w:val="00D57D61"/>
    <w:rsid w:val="00D629BD"/>
    <w:rsid w:val="00D631B5"/>
    <w:rsid w:val="00D63C73"/>
    <w:rsid w:val="00D648F2"/>
    <w:rsid w:val="00D64DF8"/>
    <w:rsid w:val="00D65F20"/>
    <w:rsid w:val="00D67326"/>
    <w:rsid w:val="00D67C00"/>
    <w:rsid w:val="00D71923"/>
    <w:rsid w:val="00D7388D"/>
    <w:rsid w:val="00D75109"/>
    <w:rsid w:val="00D75E6F"/>
    <w:rsid w:val="00D7673D"/>
    <w:rsid w:val="00D76B0B"/>
    <w:rsid w:val="00D7749A"/>
    <w:rsid w:val="00D829D2"/>
    <w:rsid w:val="00D84AEE"/>
    <w:rsid w:val="00D85D1E"/>
    <w:rsid w:val="00D8635C"/>
    <w:rsid w:val="00D867E0"/>
    <w:rsid w:val="00D869BF"/>
    <w:rsid w:val="00D86B9C"/>
    <w:rsid w:val="00D877B6"/>
    <w:rsid w:val="00D878A8"/>
    <w:rsid w:val="00D87DC5"/>
    <w:rsid w:val="00D87E55"/>
    <w:rsid w:val="00D90E69"/>
    <w:rsid w:val="00D9116A"/>
    <w:rsid w:val="00D9137C"/>
    <w:rsid w:val="00D91CF5"/>
    <w:rsid w:val="00D92009"/>
    <w:rsid w:val="00D9262A"/>
    <w:rsid w:val="00D93C25"/>
    <w:rsid w:val="00D94244"/>
    <w:rsid w:val="00D9546D"/>
    <w:rsid w:val="00D95AF9"/>
    <w:rsid w:val="00D974A8"/>
    <w:rsid w:val="00D979D4"/>
    <w:rsid w:val="00DA014A"/>
    <w:rsid w:val="00DA1C84"/>
    <w:rsid w:val="00DA3F54"/>
    <w:rsid w:val="00DA4766"/>
    <w:rsid w:val="00DA47C0"/>
    <w:rsid w:val="00DA6910"/>
    <w:rsid w:val="00DB15DC"/>
    <w:rsid w:val="00DB23EA"/>
    <w:rsid w:val="00DB309D"/>
    <w:rsid w:val="00DB39B3"/>
    <w:rsid w:val="00DB47E2"/>
    <w:rsid w:val="00DB5DD3"/>
    <w:rsid w:val="00DB7385"/>
    <w:rsid w:val="00DC114A"/>
    <w:rsid w:val="00DC1DEA"/>
    <w:rsid w:val="00DC462E"/>
    <w:rsid w:val="00DC6D0B"/>
    <w:rsid w:val="00DC7F94"/>
    <w:rsid w:val="00DD0DA2"/>
    <w:rsid w:val="00DD358F"/>
    <w:rsid w:val="00DD3FF9"/>
    <w:rsid w:val="00DD4199"/>
    <w:rsid w:val="00DD4A66"/>
    <w:rsid w:val="00DD5C48"/>
    <w:rsid w:val="00DD6175"/>
    <w:rsid w:val="00DD68DE"/>
    <w:rsid w:val="00DD7125"/>
    <w:rsid w:val="00DE053D"/>
    <w:rsid w:val="00DE069D"/>
    <w:rsid w:val="00DE0740"/>
    <w:rsid w:val="00DE26AA"/>
    <w:rsid w:val="00DE3315"/>
    <w:rsid w:val="00DE3B20"/>
    <w:rsid w:val="00DE5B49"/>
    <w:rsid w:val="00DE5F5B"/>
    <w:rsid w:val="00DE7DD9"/>
    <w:rsid w:val="00DE7E5A"/>
    <w:rsid w:val="00DF06B5"/>
    <w:rsid w:val="00DF3AF2"/>
    <w:rsid w:val="00DF4A80"/>
    <w:rsid w:val="00DF4EFB"/>
    <w:rsid w:val="00DF568A"/>
    <w:rsid w:val="00DF580F"/>
    <w:rsid w:val="00DF59EE"/>
    <w:rsid w:val="00DF60A5"/>
    <w:rsid w:val="00DF6836"/>
    <w:rsid w:val="00E00453"/>
    <w:rsid w:val="00E015AB"/>
    <w:rsid w:val="00E02323"/>
    <w:rsid w:val="00E0236C"/>
    <w:rsid w:val="00E03E11"/>
    <w:rsid w:val="00E04620"/>
    <w:rsid w:val="00E06D52"/>
    <w:rsid w:val="00E070B3"/>
    <w:rsid w:val="00E0710A"/>
    <w:rsid w:val="00E10B7E"/>
    <w:rsid w:val="00E12C5E"/>
    <w:rsid w:val="00E14352"/>
    <w:rsid w:val="00E151B1"/>
    <w:rsid w:val="00E1787C"/>
    <w:rsid w:val="00E2074D"/>
    <w:rsid w:val="00E22673"/>
    <w:rsid w:val="00E22E6B"/>
    <w:rsid w:val="00E26E99"/>
    <w:rsid w:val="00E32350"/>
    <w:rsid w:val="00E333F1"/>
    <w:rsid w:val="00E3409A"/>
    <w:rsid w:val="00E3414E"/>
    <w:rsid w:val="00E357C2"/>
    <w:rsid w:val="00E35E3B"/>
    <w:rsid w:val="00E36BFA"/>
    <w:rsid w:val="00E3741C"/>
    <w:rsid w:val="00E426B1"/>
    <w:rsid w:val="00E42BD7"/>
    <w:rsid w:val="00E4482B"/>
    <w:rsid w:val="00E46935"/>
    <w:rsid w:val="00E5095B"/>
    <w:rsid w:val="00E51DA2"/>
    <w:rsid w:val="00E52A6D"/>
    <w:rsid w:val="00E52D23"/>
    <w:rsid w:val="00E53C80"/>
    <w:rsid w:val="00E53DE7"/>
    <w:rsid w:val="00E551DF"/>
    <w:rsid w:val="00E632A5"/>
    <w:rsid w:val="00E67103"/>
    <w:rsid w:val="00E67D15"/>
    <w:rsid w:val="00E721EB"/>
    <w:rsid w:val="00E722A0"/>
    <w:rsid w:val="00E7238D"/>
    <w:rsid w:val="00E73739"/>
    <w:rsid w:val="00E749CB"/>
    <w:rsid w:val="00E74DF3"/>
    <w:rsid w:val="00E74F0A"/>
    <w:rsid w:val="00E75064"/>
    <w:rsid w:val="00E75176"/>
    <w:rsid w:val="00E7760A"/>
    <w:rsid w:val="00E777FA"/>
    <w:rsid w:val="00E80CD4"/>
    <w:rsid w:val="00E80F3B"/>
    <w:rsid w:val="00E81118"/>
    <w:rsid w:val="00E81CAD"/>
    <w:rsid w:val="00E82C0A"/>
    <w:rsid w:val="00E83F28"/>
    <w:rsid w:val="00E840B1"/>
    <w:rsid w:val="00E84424"/>
    <w:rsid w:val="00E87E82"/>
    <w:rsid w:val="00E9087E"/>
    <w:rsid w:val="00E9329E"/>
    <w:rsid w:val="00E93861"/>
    <w:rsid w:val="00E9399C"/>
    <w:rsid w:val="00E94C44"/>
    <w:rsid w:val="00E955FD"/>
    <w:rsid w:val="00EA006E"/>
    <w:rsid w:val="00EA0382"/>
    <w:rsid w:val="00EA06D7"/>
    <w:rsid w:val="00EA130E"/>
    <w:rsid w:val="00EA3218"/>
    <w:rsid w:val="00EA4B5D"/>
    <w:rsid w:val="00EA4BFE"/>
    <w:rsid w:val="00EA5227"/>
    <w:rsid w:val="00EB039E"/>
    <w:rsid w:val="00EB16AE"/>
    <w:rsid w:val="00EB2060"/>
    <w:rsid w:val="00EB23FF"/>
    <w:rsid w:val="00EB2844"/>
    <w:rsid w:val="00EB3E02"/>
    <w:rsid w:val="00EB48AF"/>
    <w:rsid w:val="00EB48E9"/>
    <w:rsid w:val="00EB4F8F"/>
    <w:rsid w:val="00EB67A6"/>
    <w:rsid w:val="00EC0350"/>
    <w:rsid w:val="00EC09A5"/>
    <w:rsid w:val="00EC0AE7"/>
    <w:rsid w:val="00EC22C7"/>
    <w:rsid w:val="00EC2D73"/>
    <w:rsid w:val="00EC350D"/>
    <w:rsid w:val="00EC3946"/>
    <w:rsid w:val="00EC5A09"/>
    <w:rsid w:val="00EC7ADF"/>
    <w:rsid w:val="00ED0F8D"/>
    <w:rsid w:val="00ED36D4"/>
    <w:rsid w:val="00ED381B"/>
    <w:rsid w:val="00ED4BBD"/>
    <w:rsid w:val="00ED4DEF"/>
    <w:rsid w:val="00ED6DE1"/>
    <w:rsid w:val="00EE0B36"/>
    <w:rsid w:val="00EE1B5E"/>
    <w:rsid w:val="00EE26B1"/>
    <w:rsid w:val="00EE3D3D"/>
    <w:rsid w:val="00EE4808"/>
    <w:rsid w:val="00EE4A1A"/>
    <w:rsid w:val="00EE52A2"/>
    <w:rsid w:val="00EE57C9"/>
    <w:rsid w:val="00EE5F80"/>
    <w:rsid w:val="00EF01D9"/>
    <w:rsid w:val="00EF0E4C"/>
    <w:rsid w:val="00EF305A"/>
    <w:rsid w:val="00EF3C2C"/>
    <w:rsid w:val="00EF3C72"/>
    <w:rsid w:val="00EF68BB"/>
    <w:rsid w:val="00EF6B2D"/>
    <w:rsid w:val="00EF7C85"/>
    <w:rsid w:val="00F002B5"/>
    <w:rsid w:val="00F00751"/>
    <w:rsid w:val="00F013FC"/>
    <w:rsid w:val="00F027D8"/>
    <w:rsid w:val="00F03163"/>
    <w:rsid w:val="00F04078"/>
    <w:rsid w:val="00F10E9E"/>
    <w:rsid w:val="00F120E1"/>
    <w:rsid w:val="00F13C12"/>
    <w:rsid w:val="00F1422E"/>
    <w:rsid w:val="00F14AA3"/>
    <w:rsid w:val="00F14BED"/>
    <w:rsid w:val="00F15081"/>
    <w:rsid w:val="00F15B98"/>
    <w:rsid w:val="00F17932"/>
    <w:rsid w:val="00F17FF9"/>
    <w:rsid w:val="00F20744"/>
    <w:rsid w:val="00F22256"/>
    <w:rsid w:val="00F2387D"/>
    <w:rsid w:val="00F23A0D"/>
    <w:rsid w:val="00F25090"/>
    <w:rsid w:val="00F255AF"/>
    <w:rsid w:val="00F2795C"/>
    <w:rsid w:val="00F30266"/>
    <w:rsid w:val="00F30FC4"/>
    <w:rsid w:val="00F314D1"/>
    <w:rsid w:val="00F3191F"/>
    <w:rsid w:val="00F32F1E"/>
    <w:rsid w:val="00F34A65"/>
    <w:rsid w:val="00F357F8"/>
    <w:rsid w:val="00F35CB7"/>
    <w:rsid w:val="00F36450"/>
    <w:rsid w:val="00F369BE"/>
    <w:rsid w:val="00F36ACF"/>
    <w:rsid w:val="00F40202"/>
    <w:rsid w:val="00F409C9"/>
    <w:rsid w:val="00F4206D"/>
    <w:rsid w:val="00F4234F"/>
    <w:rsid w:val="00F42CB2"/>
    <w:rsid w:val="00F43CCE"/>
    <w:rsid w:val="00F4571B"/>
    <w:rsid w:val="00F5206E"/>
    <w:rsid w:val="00F5350A"/>
    <w:rsid w:val="00F53782"/>
    <w:rsid w:val="00F54A8B"/>
    <w:rsid w:val="00F57725"/>
    <w:rsid w:val="00F57FB7"/>
    <w:rsid w:val="00F60590"/>
    <w:rsid w:val="00F61666"/>
    <w:rsid w:val="00F65BB3"/>
    <w:rsid w:val="00F7034E"/>
    <w:rsid w:val="00F70604"/>
    <w:rsid w:val="00F7081F"/>
    <w:rsid w:val="00F7118C"/>
    <w:rsid w:val="00F75ED8"/>
    <w:rsid w:val="00F7638B"/>
    <w:rsid w:val="00F76F2F"/>
    <w:rsid w:val="00F77425"/>
    <w:rsid w:val="00F77921"/>
    <w:rsid w:val="00F803CC"/>
    <w:rsid w:val="00F8059F"/>
    <w:rsid w:val="00F819DD"/>
    <w:rsid w:val="00F81C6D"/>
    <w:rsid w:val="00F83727"/>
    <w:rsid w:val="00F84A3F"/>
    <w:rsid w:val="00F85655"/>
    <w:rsid w:val="00F85AF5"/>
    <w:rsid w:val="00F85DAA"/>
    <w:rsid w:val="00F86CE2"/>
    <w:rsid w:val="00F871E8"/>
    <w:rsid w:val="00F87EA3"/>
    <w:rsid w:val="00F919A2"/>
    <w:rsid w:val="00F924EB"/>
    <w:rsid w:val="00F9692E"/>
    <w:rsid w:val="00FA1448"/>
    <w:rsid w:val="00FA2AD7"/>
    <w:rsid w:val="00FA2B08"/>
    <w:rsid w:val="00FA2E15"/>
    <w:rsid w:val="00FA410D"/>
    <w:rsid w:val="00FA5D5D"/>
    <w:rsid w:val="00FA6BE5"/>
    <w:rsid w:val="00FA6FC9"/>
    <w:rsid w:val="00FA7486"/>
    <w:rsid w:val="00FB131D"/>
    <w:rsid w:val="00FB1526"/>
    <w:rsid w:val="00FB190B"/>
    <w:rsid w:val="00FB1AB9"/>
    <w:rsid w:val="00FB2558"/>
    <w:rsid w:val="00FB3D3A"/>
    <w:rsid w:val="00FB4148"/>
    <w:rsid w:val="00FB4729"/>
    <w:rsid w:val="00FB4861"/>
    <w:rsid w:val="00FB699A"/>
    <w:rsid w:val="00FB72A8"/>
    <w:rsid w:val="00FB789F"/>
    <w:rsid w:val="00FC0290"/>
    <w:rsid w:val="00FC0A8D"/>
    <w:rsid w:val="00FC1B6C"/>
    <w:rsid w:val="00FC3BB9"/>
    <w:rsid w:val="00FC3ECF"/>
    <w:rsid w:val="00FC4C47"/>
    <w:rsid w:val="00FC5B9A"/>
    <w:rsid w:val="00FC61CA"/>
    <w:rsid w:val="00FC6BF5"/>
    <w:rsid w:val="00FD0CAF"/>
    <w:rsid w:val="00FD0D84"/>
    <w:rsid w:val="00FD14B4"/>
    <w:rsid w:val="00FD27E7"/>
    <w:rsid w:val="00FD3699"/>
    <w:rsid w:val="00FD77C1"/>
    <w:rsid w:val="00FE0032"/>
    <w:rsid w:val="00FE0043"/>
    <w:rsid w:val="00FE1051"/>
    <w:rsid w:val="00FE199A"/>
    <w:rsid w:val="00FE2E24"/>
    <w:rsid w:val="00FE2FAB"/>
    <w:rsid w:val="00FE554D"/>
    <w:rsid w:val="00FE5EFD"/>
    <w:rsid w:val="00FE640E"/>
    <w:rsid w:val="00FE7494"/>
    <w:rsid w:val="00FF047D"/>
    <w:rsid w:val="00FF20BE"/>
    <w:rsid w:val="00FF26B3"/>
    <w:rsid w:val="00FF3087"/>
    <w:rsid w:val="00FF5947"/>
    <w:rsid w:val="00FF5A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7ECD69E8"/>
  <w15:docId w15:val="{BA4DE2DE-3B00-4C31-A957-6EA379A026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sv-SE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927EF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927E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C927E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C927EF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C927E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927EF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C927E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927EF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927E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927E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27EF"/>
  </w:style>
  <w:style w:type="paragraph" w:styleId="Footer">
    <w:name w:val="footer"/>
    <w:basedOn w:val="Normal"/>
    <w:link w:val="FooterChar"/>
    <w:uiPriority w:val="99"/>
    <w:unhideWhenUsed/>
    <w:rsid w:val="00C927E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27EF"/>
  </w:style>
  <w:style w:type="character" w:styleId="LineNumber">
    <w:name w:val="line number"/>
    <w:basedOn w:val="DefaultParagraphFont"/>
    <w:uiPriority w:val="99"/>
    <w:semiHidden/>
    <w:unhideWhenUsed/>
    <w:rsid w:val="00C927EF"/>
  </w:style>
  <w:style w:type="character" w:styleId="CommentReference">
    <w:name w:val="annotation reference"/>
    <w:basedOn w:val="DefaultParagraphFont"/>
    <w:uiPriority w:val="99"/>
    <w:semiHidden/>
    <w:unhideWhenUsed/>
    <w:rsid w:val="00C927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27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27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27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27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27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27EF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C927EF"/>
    <w:rPr>
      <w:rFonts w:ascii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C927EF"/>
    <w:pPr>
      <w:spacing w:after="0" w:line="240" w:lineRule="auto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C927E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927EF"/>
    <w:rPr>
      <w:rFonts w:ascii="Courier New" w:eastAsia="Times New Roman" w:hAnsi="Courier New" w:cs="Courier New"/>
      <w:sz w:val="20"/>
      <w:szCs w:val="20"/>
    </w:rPr>
  </w:style>
  <w:style w:type="character" w:styleId="Strong">
    <w:name w:val="Strong"/>
    <w:basedOn w:val="DefaultParagraphFont"/>
    <w:uiPriority w:val="22"/>
    <w:qFormat/>
    <w:rsid w:val="00B05DE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41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7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22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0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14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0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70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atrik.magnusson@ki.se" TargetMode="External"/><Relationship Id="rId13" Type="http://schemas.openxmlformats.org/officeDocument/2006/relationships/hyperlink" Target="http://www.1000genomes.org/" TargetMode="External"/><Relationship Id="rId18" Type="http://schemas.openxmlformats.org/officeDocument/2006/relationships/hyperlink" Target="https://www.encodeproject.org/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://meme-suite.org/tools/fimo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locuszoom.sph.umich.edu/locuszoom/" TargetMode="External"/><Relationship Id="rId17" Type="http://schemas.openxmlformats.org/officeDocument/2006/relationships/hyperlink" Target="https://genome.ucsc.edu/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prsice.info/" TargetMode="External"/><Relationship Id="rId20" Type="http://schemas.openxmlformats.org/officeDocument/2006/relationships/hyperlink" Target="http://regulome.stanford.edu/index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cran.r-project.org/web/packages/qqman/" TargetMode="External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://www.metafor-project.org/doku.php" TargetMode="External"/><Relationship Id="rId23" Type="http://schemas.openxmlformats.org/officeDocument/2006/relationships/hyperlink" Target="https://cran.r-project.org/web/packages/gtx/" TargetMode="External"/><Relationship Id="rId10" Type="http://schemas.openxmlformats.org/officeDocument/2006/relationships/hyperlink" Target="http://genome.sph.umich.edu/wiki/METAL" TargetMode="External"/><Relationship Id="rId19" Type="http://schemas.openxmlformats.org/officeDocument/2006/relationships/hyperlink" Target="http://www.ensembl.org/index.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ngu.mgh.harvard.edu/~purcell/plink/" TargetMode="External"/><Relationship Id="rId14" Type="http://schemas.openxmlformats.org/officeDocument/2006/relationships/hyperlink" Target="http://epi.grants.cancer.gov/InterLymph/" TargetMode="External"/><Relationship Id="rId22" Type="http://schemas.openxmlformats.org/officeDocument/2006/relationships/hyperlink" Target="http://string-db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7E8C35-B2A7-4D04-B2A2-0C05EE39C0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1</TotalTime>
  <Pages>26</Pages>
  <Words>11107</Words>
  <Characters>63316</Characters>
  <Application>Microsoft Office Word</Application>
  <DocSecurity>0</DocSecurity>
  <Lines>527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B</Company>
  <LinksUpToDate>false</LinksUpToDate>
  <CharactersWithSpaces>74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u Chen</dc:creator>
  <cp:lastModifiedBy>Xu Chen</cp:lastModifiedBy>
  <cp:revision>480</cp:revision>
  <cp:lastPrinted>2018-03-09T13:01:00Z</cp:lastPrinted>
  <dcterms:created xsi:type="dcterms:W3CDTF">2018-02-16T09:33:00Z</dcterms:created>
  <dcterms:modified xsi:type="dcterms:W3CDTF">2018-03-23T11:05:00Z</dcterms:modified>
</cp:coreProperties>
</file>